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937AE2" w14:textId="402C15A3" w:rsidR="00316921" w:rsidRDefault="00172269" w:rsidP="00CA3B23">
      <w:pPr>
        <w:pBdr>
          <w:top w:val="nil"/>
          <w:left w:val="nil"/>
          <w:bottom w:val="nil"/>
          <w:right w:val="nil"/>
          <w:between w:val="nil"/>
        </w:pBdr>
        <w:spacing w:line="480" w:lineRule="auto"/>
        <w:ind w:left="0" w:right="72"/>
        <w:jc w:val="center"/>
        <w:rPr>
          <w:b/>
          <w:bCs/>
        </w:rPr>
      </w:pPr>
      <w:r>
        <w:rPr>
          <w:b/>
          <w:bCs/>
        </w:rPr>
        <w:t>Spatial connectivity and temporal clustering</w:t>
      </w:r>
    </w:p>
    <w:p w14:paraId="251E6BCC" w14:textId="4DC61A1B" w:rsidR="407CB925" w:rsidRDefault="407CB925" w:rsidP="00CA3B23">
      <w:pPr>
        <w:spacing w:line="480" w:lineRule="auto"/>
        <w:jc w:val="center"/>
      </w:pPr>
      <w:r w:rsidRPr="3CA372BD">
        <w:t>Sidhan V V</w:t>
      </w:r>
      <w:r w:rsidRPr="3CA372BD">
        <w:rPr>
          <w:color w:val="000000" w:themeColor="text1"/>
          <w:vertAlign w:val="superscript"/>
        </w:rPr>
        <w:t>1</w:t>
      </w:r>
      <w:r w:rsidRPr="3CA372BD">
        <w:rPr>
          <w:color w:val="000000" w:themeColor="text1"/>
        </w:rPr>
        <w:t>, Manabendra Saharia</w:t>
      </w:r>
      <w:r w:rsidRPr="3CA372BD">
        <w:rPr>
          <w:vertAlign w:val="superscript"/>
        </w:rPr>
        <w:t>1,2</w:t>
      </w:r>
    </w:p>
    <w:p w14:paraId="06DCF7D8" w14:textId="344C3223" w:rsidR="407CB925" w:rsidRDefault="407CB925" w:rsidP="00CA3B23">
      <w:pPr>
        <w:spacing w:line="480" w:lineRule="auto"/>
        <w:jc w:val="center"/>
      </w:pPr>
      <w:r w:rsidRPr="3CA372BD">
        <w:rPr>
          <w:color w:val="000000" w:themeColor="text1"/>
        </w:rPr>
        <w:t xml:space="preserve"> </w:t>
      </w:r>
    </w:p>
    <w:p w14:paraId="11EEDFC2" w14:textId="752332FD" w:rsidR="407CB925" w:rsidRDefault="407CB925" w:rsidP="00CA3B23">
      <w:pPr>
        <w:spacing w:line="480" w:lineRule="auto"/>
        <w:jc w:val="center"/>
      </w:pPr>
      <w:r w:rsidRPr="3CA372BD">
        <w:rPr>
          <w:color w:val="000000" w:themeColor="text1"/>
          <w:vertAlign w:val="superscript"/>
        </w:rPr>
        <w:t>1</w:t>
      </w:r>
      <w:r w:rsidRPr="3CA372BD">
        <w:t>Department of Civil Engineering, Indian Institute of Technology</w:t>
      </w:r>
      <w:r w:rsidRPr="3CA372BD">
        <w:rPr>
          <w:color w:val="000000" w:themeColor="text1"/>
        </w:rPr>
        <w:t xml:space="preserve"> </w:t>
      </w:r>
      <w:r w:rsidRPr="3CA372BD">
        <w:t>Delhi, Hauz Khas, New Delhi 110016, India</w:t>
      </w:r>
    </w:p>
    <w:p w14:paraId="5991C970" w14:textId="605372CC" w:rsidR="407CB925" w:rsidRDefault="407CB925" w:rsidP="00CA3B23">
      <w:pPr>
        <w:spacing w:line="480" w:lineRule="auto"/>
        <w:jc w:val="center"/>
      </w:pPr>
      <w:r w:rsidRPr="3CA372BD">
        <w:rPr>
          <w:color w:val="000000" w:themeColor="text1"/>
          <w:vertAlign w:val="superscript"/>
        </w:rPr>
        <w:t>2</w:t>
      </w:r>
      <w:r w:rsidRPr="3CA372BD">
        <w:t>Yardi School of Artificial Intelligence, Indian Institute of Technology</w:t>
      </w:r>
      <w:r w:rsidRPr="3CA372BD">
        <w:rPr>
          <w:color w:val="000000" w:themeColor="text1"/>
        </w:rPr>
        <w:t xml:space="preserve"> </w:t>
      </w:r>
      <w:r w:rsidRPr="3CA372BD">
        <w:t>Delhi, Hauz Khas, New Delhi 110016, India</w:t>
      </w:r>
    </w:p>
    <w:p w14:paraId="10C60313" w14:textId="4F78CDE0" w:rsidR="3CA372BD" w:rsidRDefault="3CA372BD" w:rsidP="00CA3B23">
      <w:pPr>
        <w:pBdr>
          <w:top w:val="nil"/>
          <w:left w:val="nil"/>
          <w:bottom w:val="nil"/>
          <w:right w:val="nil"/>
          <w:between w:val="nil"/>
        </w:pBdr>
        <w:spacing w:line="480" w:lineRule="auto"/>
        <w:ind w:right="74"/>
        <w:jc w:val="center"/>
      </w:pPr>
    </w:p>
    <w:p w14:paraId="39BE33CF" w14:textId="484FDAE9" w:rsidR="006F03FD" w:rsidRDefault="006F03FD" w:rsidP="00CA3B23">
      <w:pPr>
        <w:pBdr>
          <w:top w:val="nil"/>
          <w:left w:val="nil"/>
          <w:bottom w:val="nil"/>
          <w:right w:val="nil"/>
          <w:between w:val="nil"/>
        </w:pBdr>
        <w:spacing w:line="480" w:lineRule="auto"/>
        <w:ind w:right="74"/>
        <w:jc w:val="center"/>
        <w:rPr>
          <w:color w:val="000000"/>
        </w:rPr>
      </w:pPr>
    </w:p>
    <w:p w14:paraId="50D66AE8" w14:textId="77777777" w:rsidR="00052D2B" w:rsidRDefault="00052D2B" w:rsidP="00CA3B23">
      <w:pPr>
        <w:pBdr>
          <w:top w:val="nil"/>
          <w:left w:val="nil"/>
          <w:bottom w:val="nil"/>
          <w:right w:val="nil"/>
          <w:between w:val="nil"/>
        </w:pBdr>
        <w:spacing w:line="480" w:lineRule="auto"/>
        <w:ind w:right="74"/>
        <w:jc w:val="center"/>
        <w:rPr>
          <w:color w:val="000000"/>
        </w:rPr>
      </w:pPr>
    </w:p>
    <w:p w14:paraId="4CD036E6" w14:textId="77777777" w:rsidR="00052D2B" w:rsidRDefault="00052D2B" w:rsidP="00CA3B23">
      <w:pPr>
        <w:pBdr>
          <w:top w:val="nil"/>
          <w:left w:val="nil"/>
          <w:bottom w:val="nil"/>
          <w:right w:val="nil"/>
          <w:between w:val="nil"/>
        </w:pBdr>
        <w:spacing w:line="480" w:lineRule="auto"/>
        <w:ind w:right="74"/>
        <w:jc w:val="center"/>
        <w:rPr>
          <w:color w:val="000000"/>
        </w:rPr>
      </w:pPr>
    </w:p>
    <w:p w14:paraId="6AD6EF9E" w14:textId="77777777" w:rsidR="00052D2B" w:rsidRDefault="00052D2B" w:rsidP="00CA3B23">
      <w:pPr>
        <w:pBdr>
          <w:top w:val="nil"/>
          <w:left w:val="nil"/>
          <w:bottom w:val="nil"/>
          <w:right w:val="nil"/>
          <w:between w:val="nil"/>
        </w:pBdr>
        <w:spacing w:line="480" w:lineRule="auto"/>
        <w:ind w:right="74"/>
        <w:jc w:val="center"/>
        <w:rPr>
          <w:color w:val="000000"/>
        </w:rPr>
      </w:pPr>
    </w:p>
    <w:p w14:paraId="52B366F9" w14:textId="77777777" w:rsidR="00052D2B" w:rsidRDefault="00052D2B" w:rsidP="00CA3B23">
      <w:pPr>
        <w:pBdr>
          <w:top w:val="nil"/>
          <w:left w:val="nil"/>
          <w:bottom w:val="nil"/>
          <w:right w:val="nil"/>
          <w:between w:val="nil"/>
        </w:pBdr>
        <w:spacing w:line="480" w:lineRule="auto"/>
        <w:ind w:right="74"/>
        <w:jc w:val="center"/>
        <w:rPr>
          <w:color w:val="000000"/>
        </w:rPr>
      </w:pPr>
    </w:p>
    <w:p w14:paraId="478251EC" w14:textId="77777777" w:rsidR="00052D2B" w:rsidRDefault="00052D2B" w:rsidP="00CA3B23">
      <w:pPr>
        <w:pBdr>
          <w:top w:val="nil"/>
          <w:left w:val="nil"/>
          <w:bottom w:val="nil"/>
          <w:right w:val="nil"/>
          <w:between w:val="nil"/>
        </w:pBdr>
        <w:spacing w:line="480" w:lineRule="auto"/>
        <w:ind w:right="74"/>
        <w:jc w:val="center"/>
        <w:rPr>
          <w:color w:val="000000"/>
        </w:rPr>
      </w:pPr>
    </w:p>
    <w:p w14:paraId="6D8DA10D" w14:textId="16E0D6D4" w:rsidR="006F03FD" w:rsidRDefault="006F03FD" w:rsidP="00CA3B23">
      <w:pPr>
        <w:pBdr>
          <w:top w:val="nil"/>
          <w:left w:val="nil"/>
          <w:bottom w:val="nil"/>
          <w:right w:val="nil"/>
          <w:between w:val="nil"/>
        </w:pBdr>
        <w:spacing w:line="480" w:lineRule="auto"/>
        <w:ind w:right="74"/>
        <w:rPr>
          <w:color w:val="000000"/>
        </w:rPr>
      </w:pPr>
    </w:p>
    <w:p w14:paraId="4A9E4D1F" w14:textId="0832963F" w:rsidR="00EC42A8" w:rsidRDefault="00EC42A8" w:rsidP="00CA3B23">
      <w:pPr>
        <w:pBdr>
          <w:top w:val="nil"/>
          <w:left w:val="nil"/>
          <w:bottom w:val="nil"/>
          <w:right w:val="nil"/>
          <w:between w:val="nil"/>
        </w:pBdr>
        <w:spacing w:line="480" w:lineRule="auto"/>
        <w:ind w:right="74"/>
        <w:rPr>
          <w:color w:val="000000"/>
        </w:rPr>
      </w:pPr>
    </w:p>
    <w:p w14:paraId="17BAA4B0" w14:textId="47D8DC8D" w:rsidR="00EC42A8" w:rsidRDefault="00EC42A8" w:rsidP="00CA3B23">
      <w:pPr>
        <w:pBdr>
          <w:top w:val="nil"/>
          <w:left w:val="nil"/>
          <w:bottom w:val="nil"/>
          <w:right w:val="nil"/>
          <w:between w:val="nil"/>
        </w:pBdr>
        <w:spacing w:line="480" w:lineRule="auto"/>
        <w:ind w:right="74"/>
        <w:rPr>
          <w:color w:val="000000"/>
        </w:rPr>
      </w:pPr>
    </w:p>
    <w:p w14:paraId="6591DAC5" w14:textId="1946210C" w:rsidR="00EC42A8" w:rsidRDefault="00EC42A8" w:rsidP="00CA3B23">
      <w:pPr>
        <w:pBdr>
          <w:top w:val="nil"/>
          <w:left w:val="nil"/>
          <w:bottom w:val="nil"/>
          <w:right w:val="nil"/>
          <w:between w:val="nil"/>
        </w:pBdr>
        <w:spacing w:line="480" w:lineRule="auto"/>
        <w:ind w:right="74"/>
        <w:rPr>
          <w:color w:val="000000"/>
        </w:rPr>
      </w:pPr>
    </w:p>
    <w:p w14:paraId="326E76C4" w14:textId="7F40C192" w:rsidR="00EC42A8" w:rsidRDefault="00EC42A8" w:rsidP="00CA3B23">
      <w:pPr>
        <w:pBdr>
          <w:top w:val="nil"/>
          <w:left w:val="nil"/>
          <w:bottom w:val="nil"/>
          <w:right w:val="nil"/>
          <w:between w:val="nil"/>
        </w:pBdr>
        <w:spacing w:line="480" w:lineRule="auto"/>
        <w:ind w:right="74"/>
        <w:rPr>
          <w:color w:val="000000"/>
        </w:rPr>
      </w:pPr>
    </w:p>
    <w:p w14:paraId="724EFE17" w14:textId="18A685DE" w:rsidR="00EC42A8" w:rsidRDefault="00EC42A8" w:rsidP="00CA3B23">
      <w:pPr>
        <w:pBdr>
          <w:top w:val="nil"/>
          <w:left w:val="nil"/>
          <w:bottom w:val="nil"/>
          <w:right w:val="nil"/>
          <w:between w:val="nil"/>
        </w:pBdr>
        <w:spacing w:line="480" w:lineRule="auto"/>
        <w:ind w:right="74"/>
        <w:rPr>
          <w:color w:val="000000"/>
        </w:rPr>
      </w:pPr>
    </w:p>
    <w:p w14:paraId="476A4C92" w14:textId="1A08C6CA" w:rsidR="00EC42A8" w:rsidRDefault="00EC42A8" w:rsidP="00CA3B23">
      <w:pPr>
        <w:pBdr>
          <w:top w:val="nil"/>
          <w:left w:val="nil"/>
          <w:bottom w:val="nil"/>
          <w:right w:val="nil"/>
          <w:between w:val="nil"/>
        </w:pBdr>
        <w:spacing w:line="480" w:lineRule="auto"/>
        <w:ind w:right="74"/>
        <w:rPr>
          <w:color w:val="000000"/>
        </w:rPr>
      </w:pPr>
    </w:p>
    <w:p w14:paraId="5DBEE49C" w14:textId="654387AB" w:rsidR="00EC42A8" w:rsidRDefault="00EC42A8" w:rsidP="00CA3B23">
      <w:pPr>
        <w:pBdr>
          <w:top w:val="nil"/>
          <w:left w:val="nil"/>
          <w:bottom w:val="nil"/>
          <w:right w:val="nil"/>
          <w:between w:val="nil"/>
        </w:pBdr>
        <w:spacing w:line="480" w:lineRule="auto"/>
        <w:ind w:right="74"/>
        <w:rPr>
          <w:color w:val="000000"/>
        </w:rPr>
      </w:pPr>
    </w:p>
    <w:p w14:paraId="6AB8A52D" w14:textId="7CE99321" w:rsidR="00EC42A8" w:rsidRDefault="00EC42A8" w:rsidP="00CA3B23">
      <w:pPr>
        <w:pBdr>
          <w:top w:val="nil"/>
          <w:left w:val="nil"/>
          <w:bottom w:val="nil"/>
          <w:right w:val="nil"/>
          <w:between w:val="nil"/>
        </w:pBdr>
        <w:spacing w:line="480" w:lineRule="auto"/>
        <w:ind w:right="74"/>
        <w:rPr>
          <w:color w:val="000000"/>
        </w:rPr>
      </w:pPr>
    </w:p>
    <w:p w14:paraId="5EEFBD89" w14:textId="1F105B2A" w:rsidR="00132F89" w:rsidRDefault="00132F89" w:rsidP="00CA3B23">
      <w:pPr>
        <w:pBdr>
          <w:top w:val="nil"/>
          <w:left w:val="nil"/>
          <w:bottom w:val="nil"/>
          <w:right w:val="nil"/>
          <w:between w:val="nil"/>
        </w:pBdr>
        <w:spacing w:line="480" w:lineRule="auto"/>
        <w:ind w:right="72"/>
        <w:rPr>
          <w:color w:val="000000"/>
        </w:rPr>
      </w:pPr>
    </w:p>
    <w:p w14:paraId="51862110" w14:textId="77777777" w:rsidR="00D15434" w:rsidRDefault="00D15434" w:rsidP="00CA3B23">
      <w:pPr>
        <w:pBdr>
          <w:top w:val="nil"/>
          <w:left w:val="nil"/>
          <w:bottom w:val="nil"/>
          <w:right w:val="nil"/>
          <w:between w:val="nil"/>
        </w:pBdr>
        <w:spacing w:line="480" w:lineRule="auto"/>
        <w:ind w:right="72"/>
        <w:rPr>
          <w:b/>
          <w:color w:val="000000"/>
        </w:rPr>
      </w:pPr>
    </w:p>
    <w:p w14:paraId="67FE655A" w14:textId="4BF707B6" w:rsidR="006F03FD" w:rsidRDefault="002F36DC" w:rsidP="00CA3B23">
      <w:pPr>
        <w:pBdr>
          <w:top w:val="nil"/>
          <w:left w:val="nil"/>
          <w:bottom w:val="nil"/>
          <w:right w:val="nil"/>
          <w:between w:val="nil"/>
        </w:pBdr>
        <w:spacing w:line="480" w:lineRule="auto"/>
        <w:ind w:right="72"/>
        <w:rPr>
          <w:color w:val="000000"/>
        </w:rPr>
      </w:pPr>
      <w:r>
        <w:rPr>
          <w:b/>
          <w:color w:val="000000"/>
        </w:rPr>
        <w:lastRenderedPageBreak/>
        <w:t>Corresponding Author</w:t>
      </w:r>
      <w:r>
        <w:rPr>
          <w:color w:val="000000"/>
        </w:rPr>
        <w:t>:</w:t>
      </w:r>
    </w:p>
    <w:p w14:paraId="022878A7" w14:textId="75E2963A" w:rsidR="009A59CF" w:rsidRPr="009A59CF" w:rsidRDefault="009A59CF" w:rsidP="00CA3B23">
      <w:pPr>
        <w:pBdr>
          <w:top w:val="nil"/>
          <w:left w:val="nil"/>
          <w:bottom w:val="nil"/>
          <w:right w:val="nil"/>
          <w:between w:val="nil"/>
        </w:pBdr>
        <w:spacing w:line="480" w:lineRule="auto"/>
        <w:ind w:right="72"/>
        <w:rPr>
          <w:color w:val="000000"/>
        </w:rPr>
      </w:pPr>
      <w:r w:rsidRPr="009A59CF">
        <w:rPr>
          <w:color w:val="000000"/>
        </w:rPr>
        <w:t xml:space="preserve">Manabendra </w:t>
      </w:r>
      <w:proofErr w:type="spellStart"/>
      <w:r w:rsidRPr="009A59CF">
        <w:rPr>
          <w:color w:val="000000"/>
        </w:rPr>
        <w:t>Saharia</w:t>
      </w:r>
      <w:proofErr w:type="spellEnd"/>
    </w:p>
    <w:p w14:paraId="70C7AE16" w14:textId="77777777" w:rsidR="009A59CF" w:rsidRPr="009A59CF" w:rsidRDefault="009A59CF" w:rsidP="00CA3B23">
      <w:pPr>
        <w:pBdr>
          <w:top w:val="nil"/>
          <w:left w:val="nil"/>
          <w:bottom w:val="nil"/>
          <w:right w:val="nil"/>
          <w:between w:val="nil"/>
        </w:pBdr>
        <w:spacing w:line="480" w:lineRule="auto"/>
        <w:ind w:right="72"/>
        <w:rPr>
          <w:color w:val="000000"/>
        </w:rPr>
      </w:pPr>
      <w:r w:rsidRPr="009A59CF">
        <w:rPr>
          <w:color w:val="000000"/>
        </w:rPr>
        <w:t>Indian Institute of Technology Delhi</w:t>
      </w:r>
    </w:p>
    <w:p w14:paraId="376E68DF" w14:textId="77777777" w:rsidR="009A59CF" w:rsidRPr="009A59CF" w:rsidRDefault="009A59CF" w:rsidP="00CA3B23">
      <w:pPr>
        <w:pBdr>
          <w:top w:val="nil"/>
          <w:left w:val="nil"/>
          <w:bottom w:val="nil"/>
          <w:right w:val="nil"/>
          <w:between w:val="nil"/>
        </w:pBdr>
        <w:spacing w:line="480" w:lineRule="auto"/>
        <w:ind w:right="72"/>
        <w:rPr>
          <w:color w:val="000000"/>
        </w:rPr>
      </w:pPr>
      <w:r w:rsidRPr="009A59CF">
        <w:rPr>
          <w:color w:val="000000"/>
        </w:rPr>
        <w:t>New Delhi, India 110016</w:t>
      </w:r>
    </w:p>
    <w:p w14:paraId="21B9F5A0" w14:textId="77777777" w:rsidR="009A59CF" w:rsidRPr="009A59CF" w:rsidRDefault="009A59CF" w:rsidP="00CA3B23">
      <w:pPr>
        <w:pBdr>
          <w:top w:val="nil"/>
          <w:left w:val="nil"/>
          <w:bottom w:val="nil"/>
          <w:right w:val="nil"/>
          <w:between w:val="nil"/>
        </w:pBdr>
        <w:spacing w:line="480" w:lineRule="auto"/>
        <w:ind w:right="72"/>
        <w:rPr>
          <w:color w:val="000000"/>
        </w:rPr>
      </w:pPr>
      <w:r w:rsidRPr="009A59CF">
        <w:rPr>
          <w:color w:val="000000"/>
        </w:rPr>
        <w:t>Office: +91-011-26591260</w:t>
      </w:r>
    </w:p>
    <w:p w14:paraId="308A0515" w14:textId="01B2B488" w:rsidR="00464131" w:rsidRDefault="002F36DC" w:rsidP="00CA3B23">
      <w:pPr>
        <w:pBdr>
          <w:top w:val="nil"/>
          <w:left w:val="nil"/>
          <w:bottom w:val="nil"/>
          <w:right w:val="nil"/>
          <w:between w:val="nil"/>
        </w:pBdr>
        <w:spacing w:line="480" w:lineRule="auto"/>
        <w:ind w:right="72"/>
        <w:rPr>
          <w:color w:val="1155CC"/>
          <w:u w:val="single"/>
        </w:rPr>
      </w:pPr>
      <w:r>
        <w:t xml:space="preserve">Email: </w:t>
      </w:r>
      <w:hyperlink r:id="rId8">
        <w:r>
          <w:rPr>
            <w:color w:val="1155CC"/>
            <w:u w:val="single"/>
          </w:rPr>
          <w:t>msaharia@iitd.ac.in</w:t>
        </w:r>
      </w:hyperlink>
    </w:p>
    <w:p w14:paraId="5D1263A4" w14:textId="77777777" w:rsidR="00CE7ABC" w:rsidRPr="008C6405" w:rsidRDefault="00CE7ABC" w:rsidP="00CA3B23">
      <w:pPr>
        <w:pBdr>
          <w:top w:val="nil"/>
          <w:left w:val="nil"/>
          <w:bottom w:val="nil"/>
          <w:right w:val="nil"/>
          <w:between w:val="nil"/>
        </w:pBdr>
        <w:spacing w:line="480" w:lineRule="auto"/>
        <w:ind w:right="72"/>
      </w:pPr>
    </w:p>
    <w:p w14:paraId="2DA259F6" w14:textId="2575BABF" w:rsidR="006F03FD" w:rsidRPr="00693B1F" w:rsidRDefault="002F36DC" w:rsidP="00CA3B23">
      <w:pPr>
        <w:pBdr>
          <w:top w:val="nil"/>
          <w:left w:val="nil"/>
          <w:bottom w:val="nil"/>
          <w:right w:val="nil"/>
          <w:between w:val="nil"/>
        </w:pBdr>
        <w:spacing w:line="480" w:lineRule="auto"/>
        <w:ind w:left="0" w:right="74"/>
        <w:jc w:val="both"/>
        <w:rPr>
          <w:b/>
          <w:bCs/>
          <w:color w:val="FF0000"/>
        </w:rPr>
      </w:pPr>
      <w:r w:rsidRPr="00693B1F">
        <w:rPr>
          <w:b/>
          <w:bCs/>
          <w:color w:val="000000"/>
        </w:rPr>
        <w:t>Abstract</w:t>
      </w:r>
    </w:p>
    <w:p w14:paraId="04BE450C" w14:textId="77777777" w:rsidR="00EF7708" w:rsidRDefault="00EF7708" w:rsidP="00CA3B23">
      <w:pPr>
        <w:pBdr>
          <w:top w:val="nil"/>
          <w:left w:val="nil"/>
          <w:bottom w:val="nil"/>
          <w:right w:val="nil"/>
          <w:between w:val="nil"/>
        </w:pBdr>
        <w:spacing w:line="480" w:lineRule="auto"/>
        <w:ind w:left="0" w:right="74"/>
        <w:jc w:val="both"/>
        <w:rPr>
          <w:color w:val="000000"/>
        </w:rPr>
      </w:pPr>
    </w:p>
    <w:p w14:paraId="7FDB995B" w14:textId="5E34C52B" w:rsidR="006F03FD" w:rsidRDefault="002F36DC" w:rsidP="00CA3B23">
      <w:pPr>
        <w:pBdr>
          <w:top w:val="nil"/>
          <w:left w:val="nil"/>
          <w:bottom w:val="nil"/>
          <w:right w:val="nil"/>
          <w:between w:val="nil"/>
        </w:pBdr>
        <w:spacing w:line="480" w:lineRule="auto"/>
        <w:ind w:left="0" w:right="74"/>
        <w:jc w:val="both"/>
        <w:rPr>
          <w:color w:val="000000"/>
        </w:rPr>
      </w:pPr>
      <w:r w:rsidRPr="003E10C2">
        <w:rPr>
          <w:b/>
          <w:bCs/>
          <w:color w:val="000000"/>
        </w:rPr>
        <w:t>Key words:</w:t>
      </w:r>
      <w:r w:rsidRPr="00B73CDA">
        <w:rPr>
          <w:b/>
          <w:bCs/>
          <w:color w:val="000000"/>
        </w:rPr>
        <w:t xml:space="preserve"> </w:t>
      </w:r>
      <w:r w:rsidR="00C54B2F">
        <w:rPr>
          <w:color w:val="000000"/>
        </w:rPr>
        <w:t>Runoff Efficiency, ENSO,</w:t>
      </w:r>
      <w:r w:rsidR="004E78A3">
        <w:rPr>
          <w:color w:val="000000"/>
        </w:rPr>
        <w:t xml:space="preserve"> </w:t>
      </w:r>
      <w:r w:rsidR="008B4E88">
        <w:rPr>
          <w:color w:val="000000"/>
        </w:rPr>
        <w:t>Indian Land Data Assimilation System</w:t>
      </w:r>
      <w:r w:rsidR="005E6E28">
        <w:rPr>
          <w:color w:val="000000"/>
        </w:rPr>
        <w:t xml:space="preserve">, </w:t>
      </w:r>
      <w:proofErr w:type="spellStart"/>
      <w:r w:rsidR="007F473F">
        <w:rPr>
          <w:color w:val="000000"/>
        </w:rPr>
        <w:t>Spatio</w:t>
      </w:r>
      <w:proofErr w:type="spellEnd"/>
      <w:r w:rsidR="007F473F">
        <w:rPr>
          <w:color w:val="000000"/>
        </w:rPr>
        <w:t>-temporal analysis</w:t>
      </w:r>
    </w:p>
    <w:p w14:paraId="37B33C13" w14:textId="77777777" w:rsidR="002053F2" w:rsidRDefault="002053F2" w:rsidP="00CA3B23">
      <w:pPr>
        <w:pBdr>
          <w:top w:val="nil"/>
          <w:left w:val="nil"/>
          <w:bottom w:val="nil"/>
          <w:right w:val="nil"/>
          <w:between w:val="nil"/>
        </w:pBdr>
        <w:spacing w:line="480" w:lineRule="auto"/>
        <w:ind w:left="0" w:right="74"/>
        <w:jc w:val="both"/>
        <w:rPr>
          <w:color w:val="000000"/>
        </w:rPr>
      </w:pPr>
    </w:p>
    <w:p w14:paraId="3A524C47" w14:textId="77777777" w:rsidR="0093343C" w:rsidRDefault="0093343C" w:rsidP="00CA3B23">
      <w:pPr>
        <w:pBdr>
          <w:top w:val="nil"/>
          <w:left w:val="nil"/>
          <w:bottom w:val="nil"/>
          <w:right w:val="nil"/>
          <w:between w:val="nil"/>
        </w:pBdr>
        <w:spacing w:line="480" w:lineRule="auto"/>
        <w:ind w:left="0" w:right="74"/>
        <w:jc w:val="both"/>
        <w:rPr>
          <w:color w:val="000000"/>
        </w:rPr>
      </w:pPr>
    </w:p>
    <w:p w14:paraId="5CF46F8A" w14:textId="77777777" w:rsidR="00B27C56" w:rsidRDefault="004139C9" w:rsidP="00CA3B23">
      <w:pPr>
        <w:pBdr>
          <w:top w:val="nil"/>
          <w:left w:val="nil"/>
          <w:bottom w:val="nil"/>
          <w:right w:val="nil"/>
          <w:between w:val="nil"/>
        </w:pBdr>
        <w:spacing w:line="480" w:lineRule="auto"/>
        <w:ind w:right="74"/>
        <w:jc w:val="both"/>
        <w:rPr>
          <w:color w:val="000000"/>
        </w:rPr>
      </w:pPr>
      <w:r w:rsidRPr="001C5DBC">
        <w:rPr>
          <w:b/>
          <w:bCs/>
          <w:color w:val="000000"/>
        </w:rPr>
        <w:t>Highlights</w:t>
      </w:r>
    </w:p>
    <w:p w14:paraId="304B35B3" w14:textId="77777777" w:rsidR="00213901" w:rsidRDefault="00213901" w:rsidP="00CA3B23">
      <w:pPr>
        <w:pBdr>
          <w:top w:val="nil"/>
          <w:left w:val="nil"/>
          <w:bottom w:val="nil"/>
          <w:right w:val="nil"/>
          <w:between w:val="nil"/>
        </w:pBdr>
        <w:spacing w:line="480" w:lineRule="auto"/>
        <w:ind w:right="74"/>
        <w:jc w:val="both"/>
        <w:rPr>
          <w:color w:val="000000"/>
        </w:rPr>
      </w:pPr>
    </w:p>
    <w:p w14:paraId="0F7B8DE5" w14:textId="77777777" w:rsidR="002F5768" w:rsidRDefault="002F5768" w:rsidP="00CA3B23">
      <w:pPr>
        <w:pBdr>
          <w:top w:val="nil"/>
          <w:left w:val="nil"/>
          <w:bottom w:val="nil"/>
          <w:right w:val="nil"/>
          <w:between w:val="nil"/>
        </w:pBdr>
        <w:spacing w:line="480" w:lineRule="auto"/>
        <w:ind w:right="74"/>
        <w:jc w:val="both"/>
        <w:rPr>
          <w:color w:val="000000"/>
        </w:rPr>
      </w:pPr>
    </w:p>
    <w:p w14:paraId="558E632D" w14:textId="77777777" w:rsidR="002F5768" w:rsidRDefault="002F5768" w:rsidP="00CA3B23">
      <w:pPr>
        <w:pBdr>
          <w:top w:val="nil"/>
          <w:left w:val="nil"/>
          <w:bottom w:val="nil"/>
          <w:right w:val="nil"/>
          <w:between w:val="nil"/>
        </w:pBdr>
        <w:spacing w:line="480" w:lineRule="auto"/>
        <w:ind w:right="74"/>
        <w:jc w:val="both"/>
        <w:rPr>
          <w:color w:val="000000"/>
        </w:rPr>
      </w:pPr>
    </w:p>
    <w:p w14:paraId="19DDE91C" w14:textId="77777777" w:rsidR="00095B89" w:rsidRDefault="00095B89" w:rsidP="00CA3B23">
      <w:pPr>
        <w:pBdr>
          <w:top w:val="nil"/>
          <w:left w:val="nil"/>
          <w:bottom w:val="nil"/>
          <w:right w:val="nil"/>
          <w:between w:val="nil"/>
        </w:pBdr>
        <w:spacing w:line="480" w:lineRule="auto"/>
        <w:ind w:right="74"/>
        <w:jc w:val="both"/>
        <w:rPr>
          <w:color w:val="000000"/>
        </w:rPr>
      </w:pPr>
    </w:p>
    <w:p w14:paraId="0A3A7082" w14:textId="77777777" w:rsidR="00095B89" w:rsidRDefault="00095B89" w:rsidP="00CA3B23">
      <w:pPr>
        <w:pBdr>
          <w:top w:val="nil"/>
          <w:left w:val="nil"/>
          <w:bottom w:val="nil"/>
          <w:right w:val="nil"/>
          <w:between w:val="nil"/>
        </w:pBdr>
        <w:spacing w:line="480" w:lineRule="auto"/>
        <w:ind w:right="74"/>
        <w:jc w:val="both"/>
        <w:rPr>
          <w:color w:val="000000"/>
        </w:rPr>
      </w:pPr>
    </w:p>
    <w:p w14:paraId="705EBD59" w14:textId="77777777" w:rsidR="00095B89" w:rsidRDefault="00095B89" w:rsidP="00CA3B23">
      <w:pPr>
        <w:pBdr>
          <w:top w:val="nil"/>
          <w:left w:val="nil"/>
          <w:bottom w:val="nil"/>
          <w:right w:val="nil"/>
          <w:between w:val="nil"/>
        </w:pBdr>
        <w:spacing w:line="480" w:lineRule="auto"/>
        <w:ind w:right="74"/>
        <w:jc w:val="both"/>
        <w:rPr>
          <w:color w:val="000000"/>
        </w:rPr>
      </w:pPr>
    </w:p>
    <w:p w14:paraId="6ECA68B2" w14:textId="77777777" w:rsidR="00095B89" w:rsidRDefault="00095B89" w:rsidP="00CA3B23">
      <w:pPr>
        <w:pBdr>
          <w:top w:val="nil"/>
          <w:left w:val="nil"/>
          <w:bottom w:val="nil"/>
          <w:right w:val="nil"/>
          <w:between w:val="nil"/>
        </w:pBdr>
        <w:spacing w:line="480" w:lineRule="auto"/>
        <w:ind w:right="74"/>
        <w:jc w:val="both"/>
        <w:rPr>
          <w:color w:val="000000"/>
        </w:rPr>
      </w:pPr>
    </w:p>
    <w:p w14:paraId="05F4FD75" w14:textId="77777777" w:rsidR="00095B89" w:rsidRDefault="00095B89" w:rsidP="00CA3B23">
      <w:pPr>
        <w:pBdr>
          <w:top w:val="nil"/>
          <w:left w:val="nil"/>
          <w:bottom w:val="nil"/>
          <w:right w:val="nil"/>
          <w:between w:val="nil"/>
        </w:pBdr>
        <w:spacing w:line="480" w:lineRule="auto"/>
        <w:ind w:right="74"/>
        <w:jc w:val="both"/>
        <w:rPr>
          <w:color w:val="000000"/>
        </w:rPr>
      </w:pPr>
    </w:p>
    <w:p w14:paraId="294E389D" w14:textId="77777777" w:rsidR="00095B89" w:rsidRDefault="00095B89" w:rsidP="00CA3B23">
      <w:pPr>
        <w:pBdr>
          <w:top w:val="nil"/>
          <w:left w:val="nil"/>
          <w:bottom w:val="nil"/>
          <w:right w:val="nil"/>
          <w:between w:val="nil"/>
        </w:pBdr>
        <w:spacing w:line="480" w:lineRule="auto"/>
        <w:ind w:right="74"/>
        <w:jc w:val="both"/>
        <w:rPr>
          <w:color w:val="000000"/>
        </w:rPr>
      </w:pPr>
    </w:p>
    <w:p w14:paraId="294C97F3" w14:textId="77777777" w:rsidR="00095B89" w:rsidRDefault="00095B89" w:rsidP="00CA3B23">
      <w:pPr>
        <w:pBdr>
          <w:top w:val="nil"/>
          <w:left w:val="nil"/>
          <w:bottom w:val="nil"/>
          <w:right w:val="nil"/>
          <w:between w:val="nil"/>
        </w:pBdr>
        <w:spacing w:line="480" w:lineRule="auto"/>
        <w:ind w:right="74"/>
        <w:jc w:val="both"/>
        <w:rPr>
          <w:color w:val="000000"/>
        </w:rPr>
      </w:pPr>
    </w:p>
    <w:p w14:paraId="3A516282" w14:textId="77777777" w:rsidR="00EF7708" w:rsidRPr="00213901" w:rsidRDefault="00EF7708" w:rsidP="001B09F6">
      <w:pPr>
        <w:pBdr>
          <w:top w:val="nil"/>
          <w:left w:val="nil"/>
          <w:bottom w:val="nil"/>
          <w:right w:val="nil"/>
          <w:between w:val="nil"/>
        </w:pBdr>
        <w:spacing w:line="480" w:lineRule="auto"/>
        <w:ind w:left="0" w:right="74"/>
        <w:jc w:val="both"/>
        <w:rPr>
          <w:color w:val="000000"/>
        </w:rPr>
      </w:pPr>
    </w:p>
    <w:p w14:paraId="0D3A7612" w14:textId="64A1E3E4" w:rsidR="006F03FD" w:rsidRDefault="002F36DC" w:rsidP="00CA3B23">
      <w:pPr>
        <w:numPr>
          <w:ilvl w:val="0"/>
          <w:numId w:val="2"/>
        </w:numPr>
        <w:spacing w:line="480" w:lineRule="auto"/>
        <w:ind w:right="72"/>
        <w:jc w:val="both"/>
        <w:rPr>
          <w:b/>
        </w:rPr>
      </w:pPr>
      <w:r>
        <w:rPr>
          <w:b/>
        </w:rPr>
        <w:lastRenderedPageBreak/>
        <w:t>Introduction</w:t>
      </w:r>
    </w:p>
    <w:p w14:paraId="638CB757" w14:textId="34D909C5" w:rsidR="002610DE" w:rsidRDefault="007B61AD" w:rsidP="007B61AD">
      <w:pPr>
        <w:spacing w:line="480" w:lineRule="auto"/>
        <w:ind w:left="0" w:right="72"/>
        <w:jc w:val="both"/>
        <w:rPr>
          <w:b/>
        </w:rPr>
      </w:pPr>
      <w:r>
        <w:rPr>
          <w:b/>
        </w:rPr>
        <w:t xml:space="preserve">1.1 </w:t>
      </w:r>
      <w:r w:rsidR="00C21D59">
        <w:rPr>
          <w:b/>
        </w:rPr>
        <w:t>First para</w:t>
      </w:r>
    </w:p>
    <w:p w14:paraId="3D512761" w14:textId="65F29B04" w:rsidR="006C01D3" w:rsidRPr="00F16475" w:rsidRDefault="00F16475" w:rsidP="00F16475">
      <w:pPr>
        <w:spacing w:line="480" w:lineRule="auto"/>
        <w:ind w:left="0" w:right="72"/>
        <w:jc w:val="both"/>
      </w:pPr>
      <w:r w:rsidRPr="00F16475">
        <w:t>Southern Asia has been experiencing the most severe dry-to-wet transitions and is projected to suffer more frequent, more intense, and accelerated dry-to-wet transitions</w:t>
      </w:r>
      <w:r>
        <w:t xml:space="preserve"> (</w:t>
      </w:r>
      <w:proofErr w:type="spellStart"/>
      <w:r>
        <w:t>chen</w:t>
      </w:r>
      <w:proofErr w:type="spellEnd"/>
      <w:r>
        <w:t xml:space="preserve"> &amp; Wang., 20</w:t>
      </w:r>
      <w:r w:rsidR="00996418">
        <w:t>22)</w:t>
      </w:r>
      <w:r w:rsidR="004E4541">
        <w:t>.</w:t>
      </w:r>
    </w:p>
    <w:p w14:paraId="09C39A96" w14:textId="77777777" w:rsidR="00EC1D82" w:rsidRDefault="00EC1D82" w:rsidP="00CA3B23">
      <w:pPr>
        <w:spacing w:line="480" w:lineRule="auto"/>
        <w:ind w:left="0" w:right="72"/>
        <w:jc w:val="both"/>
        <w:rPr>
          <w:b/>
          <w:bCs/>
        </w:rPr>
      </w:pPr>
    </w:p>
    <w:p w14:paraId="28B81DDE" w14:textId="2D47FFC6" w:rsidR="00EC1D82" w:rsidRDefault="00C21D59" w:rsidP="00CA3B23">
      <w:pPr>
        <w:spacing w:line="480" w:lineRule="auto"/>
        <w:ind w:left="0" w:right="72"/>
        <w:jc w:val="both"/>
        <w:rPr>
          <w:b/>
          <w:bCs/>
        </w:rPr>
      </w:pPr>
      <w:r>
        <w:rPr>
          <w:b/>
          <w:bCs/>
        </w:rPr>
        <w:t xml:space="preserve">1.2 </w:t>
      </w:r>
      <w:r w:rsidR="00DC347C">
        <w:rPr>
          <w:b/>
          <w:bCs/>
        </w:rPr>
        <w:t>Land-atmosphere interaction and</w:t>
      </w:r>
      <w:r w:rsidR="004E4541">
        <w:rPr>
          <w:b/>
          <w:bCs/>
        </w:rPr>
        <w:t xml:space="preserve"> river discharge</w:t>
      </w:r>
    </w:p>
    <w:p w14:paraId="45E25B84" w14:textId="414F8DF9" w:rsidR="00EC1D82" w:rsidRDefault="00807F0A" w:rsidP="00CA3B23">
      <w:pPr>
        <w:spacing w:line="480" w:lineRule="auto"/>
        <w:ind w:left="0" w:right="72"/>
        <w:jc w:val="both"/>
      </w:pPr>
      <w:r w:rsidRPr="00AD5FAF">
        <w:t xml:space="preserve">Climate variability and anthropogenic regulations are two interwoven factors in the </w:t>
      </w:r>
      <w:proofErr w:type="spellStart"/>
      <w:r w:rsidRPr="00AD5FAF">
        <w:t>ecohydrologic</w:t>
      </w:r>
      <w:proofErr w:type="spellEnd"/>
      <w:r w:rsidRPr="00AD5FAF">
        <w:t xml:space="preserve"> system across large basins. Understanding the roles that these two factors play under various hydrologic conditions is of great signiﬁcance for basin hydrology and sustainable water utilization. In this study, we present an analytical approach based on coupling water balance method and </w:t>
      </w:r>
      <w:proofErr w:type="spellStart"/>
      <w:r w:rsidRPr="00AD5FAF">
        <w:t>Budyko</w:t>
      </w:r>
      <w:proofErr w:type="spellEnd"/>
      <w:r w:rsidRPr="00AD5FAF">
        <w:t xml:space="preserve"> hypothesis to derive effectiveness coefﬁcients (ECs) of climate change, </w:t>
      </w:r>
      <w:proofErr w:type="gramStart"/>
      <w:r w:rsidRPr="00AD5FAF">
        <w:t>as a way to</w:t>
      </w:r>
      <w:proofErr w:type="gramEnd"/>
      <w:r w:rsidRPr="00AD5FAF">
        <w:t xml:space="preserve"> disentangle contributions of it and human activities to the variability of river discharges under different hydro-transitional situations. The climate dominated streamﬂow change (DQ c) by EC approach was compared with those deduced by the elasticity method and sensitivity index. The results suggest that the EC approach is valid and applicable for hydrologic study at large basin scale. Analyses of various scenarios revealed that contributions of climate change and human activities to river discharge variation differed among the regions of the study area. Over the past several decades, climate change dominated hydro-transitions from dry to wet, while human activities played key roles in the reduction of streamﬂow during wet to dry periods. Remarkable decline of discharge in upstream was mainly due to human interventions, although climate contributed more to </w:t>
      </w:r>
      <w:proofErr w:type="gramStart"/>
      <w:r w:rsidRPr="00AD5FAF">
        <w:t>runoff increasing</w:t>
      </w:r>
      <w:proofErr w:type="gramEnd"/>
      <w:r w:rsidRPr="00AD5FAF">
        <w:t xml:space="preserve"> during dry periods in the semi-arid downstream. Induced effectiveness on streamﬂow changes indicated a contribution ratio of 49% for climate and 51% for human activities at the basin scale from 1956 to 2015. The mathematic derivation based simple approach, together with the case </w:t>
      </w:r>
      <w:r w:rsidRPr="00AD5FAF">
        <w:lastRenderedPageBreak/>
        <w:t>example of temporal segmentation and spatial zoning, could help people understand variation of river discharge with more details at a large basin scale under the background of climate change and human regulations."</w:t>
      </w:r>
    </w:p>
    <w:p w14:paraId="07A37F6A" w14:textId="77777777" w:rsidR="00AD5FAF" w:rsidRDefault="00AD5FAF" w:rsidP="00CA3B23">
      <w:pPr>
        <w:spacing w:line="480" w:lineRule="auto"/>
        <w:ind w:left="0" w:right="72"/>
        <w:jc w:val="both"/>
      </w:pPr>
    </w:p>
    <w:p w14:paraId="48566297" w14:textId="645310A9" w:rsidR="00AD5FAF" w:rsidRDefault="00845B8C" w:rsidP="00A2625A">
      <w:pPr>
        <w:pStyle w:val="Heading3"/>
        <w:ind w:left="0"/>
      </w:pPr>
      <w:r>
        <w:t xml:space="preserve">1.3 </w:t>
      </w:r>
      <w:r w:rsidR="00FB4328" w:rsidRPr="00FB4328">
        <w:t>Co-occurring events</w:t>
      </w:r>
    </w:p>
    <w:p w14:paraId="47BDEDE3" w14:textId="77777777" w:rsidR="00A2625A" w:rsidRPr="00A2625A" w:rsidRDefault="00A2625A" w:rsidP="00A2625A">
      <w:pPr>
        <w:ind w:left="0"/>
      </w:pPr>
    </w:p>
    <w:p w14:paraId="459DAC8D" w14:textId="77777777" w:rsidR="00845B8C" w:rsidRPr="00845B8C" w:rsidRDefault="00845B8C" w:rsidP="00845B8C"/>
    <w:p w14:paraId="5637BA41" w14:textId="77777777" w:rsidR="00AD5FAF" w:rsidRDefault="00AD5FAF" w:rsidP="00CA3B23">
      <w:pPr>
        <w:spacing w:line="480" w:lineRule="auto"/>
        <w:ind w:left="0" w:right="72"/>
        <w:jc w:val="both"/>
      </w:pPr>
    </w:p>
    <w:p w14:paraId="0D209642" w14:textId="77777777" w:rsidR="00F71E7D" w:rsidRDefault="00F71E7D" w:rsidP="00CA3B23">
      <w:pPr>
        <w:spacing w:line="480" w:lineRule="auto"/>
        <w:ind w:left="0" w:right="72"/>
        <w:jc w:val="both"/>
      </w:pPr>
    </w:p>
    <w:p w14:paraId="1E6C917A" w14:textId="77777777" w:rsidR="00F71E7D" w:rsidRDefault="00F71E7D" w:rsidP="00CA3B23">
      <w:pPr>
        <w:spacing w:line="480" w:lineRule="auto"/>
        <w:ind w:left="0" w:right="72"/>
        <w:jc w:val="both"/>
      </w:pPr>
    </w:p>
    <w:p w14:paraId="32A3D506" w14:textId="4EBAAA30" w:rsidR="002A13C9" w:rsidRPr="002A13C9" w:rsidRDefault="002A13C9" w:rsidP="00CA3B23">
      <w:pPr>
        <w:spacing w:line="480" w:lineRule="auto"/>
        <w:ind w:left="0" w:right="72"/>
        <w:jc w:val="both"/>
        <w:rPr>
          <w:b/>
          <w:bCs/>
        </w:rPr>
      </w:pPr>
      <w:r w:rsidRPr="002A13C9">
        <w:rPr>
          <w:b/>
          <w:bCs/>
        </w:rPr>
        <w:t>1.4 Climatic oscillations</w:t>
      </w:r>
    </w:p>
    <w:p w14:paraId="3BCF88A5" w14:textId="6E6BBDFE" w:rsidR="002A13C9" w:rsidRDefault="002A13C9" w:rsidP="00CA3B23">
      <w:pPr>
        <w:spacing w:line="480" w:lineRule="auto"/>
        <w:ind w:left="0" w:right="72"/>
        <w:jc w:val="both"/>
      </w:pPr>
      <w:r w:rsidRPr="002A13C9">
        <w:t xml:space="preserve">Flood clustering is typically explained by linkages between </w:t>
      </w:r>
      <w:proofErr w:type="gramStart"/>
      <w:r w:rsidRPr="002A13C9">
        <w:t xml:space="preserve">f </w:t>
      </w:r>
      <w:proofErr w:type="spellStart"/>
      <w:r w:rsidRPr="002A13C9">
        <w:t>lood</w:t>
      </w:r>
      <w:proofErr w:type="spellEnd"/>
      <w:proofErr w:type="gramEnd"/>
      <w:r w:rsidRPr="002A13C9">
        <w:t xml:space="preserve"> frequency or magnitude and climate. There are well organized modes of inter-annual, inter-decadal and lower frequency climate variability (Barnston and Livezey, 1987). This variability may have a significant impact on the occurrence and magnitude of floods by </w:t>
      </w:r>
      <w:proofErr w:type="gramStart"/>
      <w:r w:rsidRPr="002A13C9">
        <w:t>changed</w:t>
      </w:r>
      <w:proofErr w:type="gramEnd"/>
      <w:r w:rsidRPr="002A13C9">
        <w:t xml:space="preserve"> atmospheric moisture uptake, transport and deposition</w:t>
      </w:r>
    </w:p>
    <w:p w14:paraId="2E95821A" w14:textId="68DE0A3B" w:rsidR="002A13C9" w:rsidRDefault="002A13C9" w:rsidP="00CA3B23">
      <w:pPr>
        <w:spacing w:line="480" w:lineRule="auto"/>
        <w:ind w:left="0" w:right="72"/>
        <w:jc w:val="both"/>
      </w:pPr>
      <w:r>
        <w:t xml:space="preserve"> </w:t>
      </w:r>
    </w:p>
    <w:p w14:paraId="420785D2" w14:textId="77777777" w:rsidR="002A13C9" w:rsidRDefault="002A13C9" w:rsidP="00CA3B23">
      <w:pPr>
        <w:spacing w:line="480" w:lineRule="auto"/>
        <w:ind w:left="0" w:right="72"/>
        <w:jc w:val="both"/>
      </w:pPr>
    </w:p>
    <w:p w14:paraId="39A20C49" w14:textId="77777777" w:rsidR="002A13C9" w:rsidRDefault="002A13C9" w:rsidP="00CA3B23">
      <w:pPr>
        <w:spacing w:line="480" w:lineRule="auto"/>
        <w:ind w:left="0" w:right="72"/>
        <w:jc w:val="both"/>
      </w:pPr>
    </w:p>
    <w:p w14:paraId="073A40E5" w14:textId="77777777" w:rsidR="002A13C9" w:rsidRDefault="002A13C9" w:rsidP="00CA3B23">
      <w:pPr>
        <w:spacing w:line="480" w:lineRule="auto"/>
        <w:ind w:left="0" w:right="72"/>
        <w:jc w:val="both"/>
      </w:pPr>
    </w:p>
    <w:p w14:paraId="732CD67F" w14:textId="77777777" w:rsidR="002A13C9" w:rsidRDefault="002A13C9" w:rsidP="00CA3B23">
      <w:pPr>
        <w:spacing w:line="480" w:lineRule="auto"/>
        <w:ind w:left="0" w:right="72"/>
        <w:jc w:val="both"/>
      </w:pPr>
    </w:p>
    <w:p w14:paraId="6EA64C76" w14:textId="77777777" w:rsidR="00F71E7D" w:rsidRDefault="00F71E7D" w:rsidP="00CA3B23">
      <w:pPr>
        <w:spacing w:line="480" w:lineRule="auto"/>
        <w:ind w:left="0" w:right="72"/>
        <w:jc w:val="both"/>
      </w:pPr>
    </w:p>
    <w:p w14:paraId="0C123802" w14:textId="77777777" w:rsidR="00F71E7D" w:rsidRDefault="00F71E7D" w:rsidP="00CA3B23">
      <w:pPr>
        <w:spacing w:line="480" w:lineRule="auto"/>
        <w:ind w:left="0" w:right="72"/>
        <w:jc w:val="both"/>
      </w:pPr>
    </w:p>
    <w:p w14:paraId="4255A7B8" w14:textId="77777777" w:rsidR="00F71E7D" w:rsidRDefault="00F71E7D" w:rsidP="00CA3B23">
      <w:pPr>
        <w:spacing w:line="480" w:lineRule="auto"/>
        <w:ind w:left="0" w:right="72"/>
        <w:jc w:val="both"/>
      </w:pPr>
    </w:p>
    <w:p w14:paraId="08A4981A" w14:textId="77777777" w:rsidR="00845B8C" w:rsidRPr="00F71E7D" w:rsidRDefault="00845B8C" w:rsidP="00845B8C">
      <w:pPr>
        <w:spacing w:line="480" w:lineRule="auto"/>
        <w:ind w:left="0" w:right="72"/>
        <w:jc w:val="both"/>
        <w:rPr>
          <w:sz w:val="28"/>
          <w:szCs w:val="28"/>
          <w:lang w:val="en-IN"/>
        </w:rPr>
      </w:pPr>
      <w:r w:rsidRPr="00F71E7D">
        <w:rPr>
          <w:b/>
          <w:bCs/>
          <w:sz w:val="28"/>
          <w:szCs w:val="28"/>
          <w:lang w:val="en-IN"/>
        </w:rPr>
        <w:t xml:space="preserve">Area to </w:t>
      </w:r>
      <w:proofErr w:type="gramStart"/>
      <w:r w:rsidRPr="00F71E7D">
        <w:rPr>
          <w:b/>
          <w:bCs/>
          <w:sz w:val="28"/>
          <w:szCs w:val="28"/>
          <w:lang w:val="en-IN"/>
        </w:rPr>
        <w:t>explore :</w:t>
      </w:r>
      <w:proofErr w:type="gramEnd"/>
      <w:r w:rsidRPr="00F71E7D">
        <w:rPr>
          <w:b/>
          <w:bCs/>
          <w:sz w:val="28"/>
          <w:szCs w:val="28"/>
          <w:lang w:val="en-IN"/>
        </w:rPr>
        <w:t> </w:t>
      </w:r>
    </w:p>
    <w:p w14:paraId="45D6D783" w14:textId="77777777" w:rsidR="0037699B" w:rsidRDefault="00845B8C" w:rsidP="0037699B">
      <w:pPr>
        <w:pStyle w:val="ListParagraph"/>
        <w:numPr>
          <w:ilvl w:val="0"/>
          <w:numId w:val="32"/>
        </w:numPr>
        <w:spacing w:line="480" w:lineRule="auto"/>
        <w:ind w:right="72"/>
        <w:jc w:val="both"/>
        <w:rPr>
          <w:lang w:val="en-IN"/>
        </w:rPr>
      </w:pPr>
      <w:r w:rsidRPr="0037699B">
        <w:rPr>
          <w:lang w:val="en-IN"/>
        </w:rPr>
        <w:lastRenderedPageBreak/>
        <w:t>Study the regions of spatially co-occurring events at different time windows (3-4 years). </w:t>
      </w:r>
    </w:p>
    <w:p w14:paraId="36A0D6E0" w14:textId="77777777" w:rsidR="0037699B" w:rsidRDefault="00845B8C" w:rsidP="0037699B">
      <w:pPr>
        <w:pStyle w:val="ListParagraph"/>
        <w:numPr>
          <w:ilvl w:val="1"/>
          <w:numId w:val="32"/>
        </w:numPr>
        <w:spacing w:line="480" w:lineRule="auto"/>
        <w:ind w:right="72"/>
        <w:jc w:val="both"/>
        <w:rPr>
          <w:lang w:val="en-IN"/>
        </w:rPr>
      </w:pPr>
      <w:r w:rsidRPr="0037699B">
        <w:rPr>
          <w:lang w:val="en-IN"/>
        </w:rPr>
        <w:t xml:space="preserve"> Co-occurring means one region there can be streamflow surplus while at the same time in another region, there can be surplus or deficit. Study such connections. </w:t>
      </w:r>
    </w:p>
    <w:p w14:paraId="24705887" w14:textId="77777777" w:rsidR="0037699B" w:rsidRDefault="00845B8C" w:rsidP="0037699B">
      <w:pPr>
        <w:pStyle w:val="ListParagraph"/>
        <w:numPr>
          <w:ilvl w:val="0"/>
          <w:numId w:val="32"/>
        </w:numPr>
        <w:spacing w:line="480" w:lineRule="auto"/>
        <w:ind w:right="72"/>
        <w:jc w:val="both"/>
        <w:rPr>
          <w:lang w:val="en-IN"/>
        </w:rPr>
      </w:pPr>
      <w:r w:rsidRPr="0037699B">
        <w:rPr>
          <w:lang w:val="en-IN"/>
        </w:rPr>
        <w:t xml:space="preserve">Study the temporal connection (flood-drought transition or flood-flood </w:t>
      </w:r>
      <w:proofErr w:type="gramStart"/>
      <w:r w:rsidRPr="0037699B">
        <w:rPr>
          <w:lang w:val="en-IN"/>
        </w:rPr>
        <w:t>transition )</w:t>
      </w:r>
      <w:proofErr w:type="gramEnd"/>
      <w:r w:rsidRPr="0037699B">
        <w:rPr>
          <w:lang w:val="en-IN"/>
        </w:rPr>
        <w:t> </w:t>
      </w:r>
      <w:r w:rsidRPr="0037699B">
        <w:rPr>
          <w:i/>
          <w:iCs/>
          <w:lang w:val="en-IN"/>
        </w:rPr>
        <w:t>This can be other paper</w:t>
      </w:r>
      <w:r w:rsidRPr="0037699B">
        <w:rPr>
          <w:lang w:val="en-IN"/>
        </w:rPr>
        <w:t> </w:t>
      </w:r>
    </w:p>
    <w:p w14:paraId="238283E7" w14:textId="77777777" w:rsidR="0037699B" w:rsidRDefault="00845B8C" w:rsidP="0037699B">
      <w:pPr>
        <w:pStyle w:val="ListParagraph"/>
        <w:numPr>
          <w:ilvl w:val="0"/>
          <w:numId w:val="32"/>
        </w:numPr>
        <w:spacing w:line="480" w:lineRule="auto"/>
        <w:ind w:right="72"/>
        <w:jc w:val="both"/>
        <w:rPr>
          <w:lang w:val="en-IN"/>
        </w:rPr>
      </w:pPr>
      <w:r w:rsidRPr="0037699B">
        <w:rPr>
          <w:lang w:val="en-IN"/>
        </w:rPr>
        <w:t>Identify the time windows where there is maximum/ minimum connection or co-occurring events across stations. </w:t>
      </w:r>
    </w:p>
    <w:p w14:paraId="60BCF445" w14:textId="77A5823E" w:rsidR="00845B8C" w:rsidRPr="0037699B" w:rsidRDefault="00845B8C" w:rsidP="0037699B">
      <w:pPr>
        <w:pStyle w:val="ListParagraph"/>
        <w:numPr>
          <w:ilvl w:val="0"/>
          <w:numId w:val="32"/>
        </w:numPr>
        <w:spacing w:line="480" w:lineRule="auto"/>
        <w:ind w:right="72"/>
        <w:jc w:val="both"/>
        <w:rPr>
          <w:lang w:val="en-IN"/>
        </w:rPr>
      </w:pPr>
      <w:r w:rsidRPr="0037699B">
        <w:rPr>
          <w:lang w:val="en-IN"/>
        </w:rPr>
        <w:t>Investigate the lagged co-occurrences of events across station. </w:t>
      </w:r>
    </w:p>
    <w:p w14:paraId="33667B70" w14:textId="77777777" w:rsidR="00F71E7D" w:rsidRDefault="00F71E7D" w:rsidP="00CA3B23">
      <w:pPr>
        <w:spacing w:line="480" w:lineRule="auto"/>
        <w:ind w:left="0" w:right="72"/>
        <w:jc w:val="both"/>
      </w:pPr>
    </w:p>
    <w:p w14:paraId="480F2089" w14:textId="77777777" w:rsidR="00F71E7D" w:rsidRDefault="00F71E7D" w:rsidP="00CA3B23">
      <w:pPr>
        <w:spacing w:line="480" w:lineRule="auto"/>
        <w:ind w:left="0" w:right="72"/>
        <w:jc w:val="both"/>
      </w:pPr>
    </w:p>
    <w:p w14:paraId="5FBFA8FC" w14:textId="77777777" w:rsidR="00F71E7D" w:rsidRDefault="00F71E7D" w:rsidP="00CA3B23">
      <w:pPr>
        <w:spacing w:line="480" w:lineRule="auto"/>
        <w:ind w:left="0" w:right="72"/>
        <w:jc w:val="both"/>
      </w:pPr>
    </w:p>
    <w:p w14:paraId="3EE889C5" w14:textId="77777777" w:rsidR="00F71E7D" w:rsidRDefault="00F71E7D" w:rsidP="00CA3B23">
      <w:pPr>
        <w:spacing w:line="480" w:lineRule="auto"/>
        <w:ind w:left="0" w:right="72"/>
        <w:jc w:val="both"/>
      </w:pPr>
    </w:p>
    <w:p w14:paraId="3130296C" w14:textId="77777777" w:rsidR="00F71E7D" w:rsidRDefault="00F71E7D" w:rsidP="00CA3B23">
      <w:pPr>
        <w:spacing w:line="480" w:lineRule="auto"/>
        <w:ind w:left="0" w:right="72"/>
        <w:jc w:val="both"/>
      </w:pPr>
    </w:p>
    <w:p w14:paraId="081EA60E" w14:textId="77777777" w:rsidR="00F71E7D" w:rsidRDefault="00F71E7D" w:rsidP="00CA3B23">
      <w:pPr>
        <w:spacing w:line="480" w:lineRule="auto"/>
        <w:ind w:left="0" w:right="72"/>
        <w:jc w:val="both"/>
      </w:pPr>
    </w:p>
    <w:p w14:paraId="6F914C77" w14:textId="0FFCDD1F" w:rsidR="00F71E7D" w:rsidRPr="004A7396" w:rsidRDefault="004A7396" w:rsidP="00CA3B23">
      <w:pPr>
        <w:spacing w:line="480" w:lineRule="auto"/>
        <w:ind w:left="0" w:right="72"/>
        <w:jc w:val="both"/>
        <w:rPr>
          <w:b/>
          <w:bCs/>
          <w:sz w:val="32"/>
          <w:szCs w:val="32"/>
        </w:rPr>
      </w:pPr>
      <w:r>
        <w:rPr>
          <w:b/>
          <w:bCs/>
          <w:sz w:val="32"/>
          <w:szCs w:val="32"/>
        </w:rPr>
        <w:t xml:space="preserve">1.3 </w:t>
      </w:r>
      <w:r w:rsidRPr="004A7396">
        <w:rPr>
          <w:b/>
          <w:bCs/>
          <w:sz w:val="32"/>
          <w:szCs w:val="32"/>
        </w:rPr>
        <w:t>Research Gap</w:t>
      </w:r>
    </w:p>
    <w:p w14:paraId="56B06D00" w14:textId="5BAE3FE3" w:rsidR="00F71E7D" w:rsidRPr="004A7396" w:rsidRDefault="004A7396" w:rsidP="00CA3B23">
      <w:pPr>
        <w:spacing w:line="480" w:lineRule="auto"/>
        <w:ind w:left="0" w:right="72"/>
        <w:jc w:val="both"/>
        <w:rPr>
          <w:b/>
          <w:bCs/>
        </w:rPr>
      </w:pPr>
      <w:r>
        <w:t>It</w:t>
      </w:r>
      <w:r w:rsidRPr="004A7396">
        <w:t xml:space="preserve"> is not yet well understood how spatial flood dependence, that is, the degree of co‐occurrence of floods at different locations, varies in space and time and which processes influence the strength of this dependence</w:t>
      </w:r>
    </w:p>
    <w:p w14:paraId="66CD8874" w14:textId="77777777" w:rsidR="00F71E7D" w:rsidRDefault="00F71E7D" w:rsidP="00CA3B23">
      <w:pPr>
        <w:spacing w:line="480" w:lineRule="auto"/>
        <w:ind w:left="0" w:right="72"/>
        <w:jc w:val="both"/>
      </w:pPr>
    </w:p>
    <w:p w14:paraId="48951E11" w14:textId="77777777" w:rsidR="00F71E7D" w:rsidRDefault="00F71E7D" w:rsidP="00CA3B23">
      <w:pPr>
        <w:spacing w:line="480" w:lineRule="auto"/>
        <w:ind w:left="0" w:right="72"/>
        <w:jc w:val="both"/>
      </w:pPr>
    </w:p>
    <w:p w14:paraId="559F5B95" w14:textId="77777777" w:rsidR="00F71E7D" w:rsidRDefault="00F71E7D" w:rsidP="00CA3B23">
      <w:pPr>
        <w:spacing w:line="480" w:lineRule="auto"/>
        <w:ind w:left="0" w:right="72"/>
        <w:jc w:val="both"/>
      </w:pPr>
    </w:p>
    <w:p w14:paraId="03D6AA11" w14:textId="77777777" w:rsidR="00F71E7D" w:rsidRDefault="00F71E7D" w:rsidP="00CA3B23">
      <w:pPr>
        <w:spacing w:line="480" w:lineRule="auto"/>
        <w:ind w:left="0" w:right="72"/>
        <w:jc w:val="both"/>
      </w:pPr>
    </w:p>
    <w:p w14:paraId="0803F211" w14:textId="77777777" w:rsidR="00F71E7D" w:rsidRDefault="00F71E7D" w:rsidP="00CA3B23">
      <w:pPr>
        <w:spacing w:line="480" w:lineRule="auto"/>
        <w:ind w:left="0" w:right="72"/>
        <w:jc w:val="both"/>
      </w:pPr>
    </w:p>
    <w:p w14:paraId="14DB5658" w14:textId="27EA1F16" w:rsidR="00F71E7D" w:rsidRPr="00845B8C" w:rsidRDefault="00845B8C" w:rsidP="00CA3B23">
      <w:pPr>
        <w:spacing w:line="480" w:lineRule="auto"/>
        <w:ind w:left="0" w:right="72"/>
        <w:jc w:val="both"/>
        <w:rPr>
          <w:b/>
          <w:bCs/>
          <w:sz w:val="32"/>
          <w:szCs w:val="32"/>
        </w:rPr>
      </w:pPr>
      <w:r>
        <w:rPr>
          <w:b/>
          <w:bCs/>
          <w:sz w:val="32"/>
          <w:szCs w:val="32"/>
        </w:rPr>
        <w:lastRenderedPageBreak/>
        <w:t xml:space="preserve">1.3 </w:t>
      </w:r>
      <w:r w:rsidR="00F71E7D" w:rsidRPr="00845B8C">
        <w:rPr>
          <w:b/>
          <w:bCs/>
          <w:sz w:val="32"/>
          <w:szCs w:val="32"/>
        </w:rPr>
        <w:t>Objective</w:t>
      </w:r>
    </w:p>
    <w:p w14:paraId="05443C46" w14:textId="4293F010" w:rsidR="00F71E7D" w:rsidRDefault="00D954C9" w:rsidP="00D954C9">
      <w:pPr>
        <w:pStyle w:val="ListParagraph"/>
        <w:numPr>
          <w:ilvl w:val="0"/>
          <w:numId w:val="28"/>
        </w:numPr>
        <w:spacing w:line="480" w:lineRule="auto"/>
        <w:ind w:right="72"/>
        <w:jc w:val="both"/>
        <w:rPr>
          <w:lang w:val="en-IN"/>
        </w:rPr>
      </w:pPr>
      <w:r>
        <w:rPr>
          <w:lang w:val="en-IN"/>
        </w:rPr>
        <w:t>To identify regions with similar</w:t>
      </w:r>
      <w:r w:rsidR="000A1417">
        <w:rPr>
          <w:lang w:val="en-IN"/>
        </w:rPr>
        <w:t xml:space="preserve"> drought/ flood behaviour and analyse the </w:t>
      </w:r>
      <w:r w:rsidR="0030451E">
        <w:rPr>
          <w:lang w:val="en-IN"/>
        </w:rPr>
        <w:t>physical processing governing their co-occurrence.</w:t>
      </w:r>
      <w:r w:rsidR="00E0171C">
        <w:rPr>
          <w:lang w:val="en-IN"/>
        </w:rPr>
        <w:t xml:space="preserve"> </w:t>
      </w:r>
    </w:p>
    <w:p w14:paraId="49D0E844" w14:textId="0982C7A2" w:rsidR="00A57619" w:rsidRPr="009326E4" w:rsidRDefault="00A57619" w:rsidP="00D954C9">
      <w:pPr>
        <w:pStyle w:val="ListParagraph"/>
        <w:numPr>
          <w:ilvl w:val="0"/>
          <w:numId w:val="28"/>
        </w:numPr>
        <w:spacing w:line="480" w:lineRule="auto"/>
        <w:ind w:right="72"/>
        <w:jc w:val="both"/>
        <w:rPr>
          <w:b/>
          <w:bCs/>
          <w:lang w:val="en-IN"/>
        </w:rPr>
      </w:pPr>
      <w:r>
        <w:rPr>
          <w:lang w:val="en-IN"/>
        </w:rPr>
        <w:t xml:space="preserve">Study spatial connectedness of precipitation and spatial connectedness of flood </w:t>
      </w:r>
      <w:r w:rsidR="00E0171C">
        <w:rPr>
          <w:lang w:val="en-IN"/>
        </w:rPr>
        <w:t xml:space="preserve"> </w:t>
      </w:r>
      <w:r w:rsidR="00E0171C">
        <w:rPr>
          <w:lang w:val="en-IN"/>
        </w:rPr>
        <w:fldChar w:fldCharType="begin"/>
      </w:r>
      <w:r w:rsidR="00E0171C">
        <w:rPr>
          <w:lang w:val="en-IN"/>
        </w:rPr>
        <w:instrText xml:space="preserve"> ADDIN ZOTERO_ITEM CSL_CITATION {"citationID":"T0Pb69VY","properties":{"formattedCitation":"(Brunner et al., 2020)","plainCitation":"(Brunner et al., 2020)","noteIndex":0},"citationItems":[{"id":355,"uris":["http://zotero.org/users/13414285/items/WJ47GL2A"],"itemData":{"id":355,"type":"article-journal","abstract":"Floods often affect large regions and cause adverse societal impacts. Regional ﬂood hazard and risk assessments therefore require a realistic representation of spatial ﬂood dependencies to avoid the overestimation or underestimation of risk. However, it is not yet well understood how spatial ﬂood dependence, that is, the degree of co‐occurrence of ﬂoods at different locations, varies in space and time and which processes inﬂuence the strength of this dependence. We identify regions in the United States with seasonally similar ﬂood behavior and analyze processes governing spatial dependence. We ﬁnd that spatial ﬂood dependence varies regionally and seasonally and is generally strongest in winter and spring and weakest in summer and fall. Moreover, we ﬁnd that land‐surface processes are crucial in shaping the spatiotemporal characteristics of ﬂood events. We conclude that the regional and seasonal variations in spatial ﬂood dependencies must be considered when conducting current and future ﬂood risk assessments. Plain Language Summary Floods often affect large regions and cause adverse societal impacts. Regional ﬂood hazard and risk assessments require a realistic representation of spatial ﬂood dependencies to avoid the overestimation or underestimation of regional ﬂood risk. However, it is not yet well understood how the spatial dependence of ﬂoods, that is, the degree of co‐occurrence of ﬂoods at different locations, varies in space and time and which physical processes inﬂuence the strength of this dependence. We identify regions in the United States with seasonally similar ﬂood behavior and analyze processes governing spatial dependence. We ﬁnd that spatial ﬂood dependence varies regionally and seasonally and is generally strongest in winter and spring and weakest in summer and fall. Moreover, we ﬁnd that land‐surface processes play a critical role in shaping the spatiotemporal characteristics of ﬂood events. We conclude that to quantify shifts in ﬂood risk in a warming climate one must not only understand land‐surface processes and extreme precipitation increases but also consider the regional and seasonal deviations in spatial ﬂood dependencies.","container-title":"Geophysical Research Letters","DOI":"10.1029/2020GL088000","ISSN":"0094-8276, 1944-8007","issue":"13","journalAbbreviation":"Geophysical Research Letters","language":"en","page":"e2020GL088000","source":"DOI.org (Crossref)","title":"Spatial Dependence of Floods Shaped by Spatiotemporal Variations in Meteorological and Land‐Surface Processes","volume":"47","author":[{"family":"Brunner","given":"Manuela I."},{"family":"Gilleland","given":"Eric"},{"family":"Wood","given":"Andy"},{"family":"Swain","given":"Daniel L."},{"family":"Clark","given":"Martyn"}],"issued":{"date-parts":[["2020",7,16]]}}}],"schema":"https://github.com/citation-style-language/schema/raw/master/csl-citation.json"} </w:instrText>
      </w:r>
      <w:r w:rsidR="00E0171C">
        <w:rPr>
          <w:lang w:val="en-IN"/>
        </w:rPr>
        <w:fldChar w:fldCharType="separate"/>
      </w:r>
      <w:r w:rsidR="00E0171C" w:rsidRPr="00E0171C">
        <w:t>(Brunner et al., 2020)</w:t>
      </w:r>
      <w:r w:rsidR="00E0171C">
        <w:rPr>
          <w:lang w:val="en-IN"/>
        </w:rPr>
        <w:fldChar w:fldCharType="end"/>
      </w:r>
      <w:r w:rsidR="002063CC">
        <w:rPr>
          <w:lang w:val="en-IN"/>
        </w:rPr>
        <w:t xml:space="preserve"> has shown that </w:t>
      </w:r>
      <w:r w:rsidR="002063CC" w:rsidRPr="002063CC">
        <w:t>the spatial dependence of floods is not always higher than that of extreme precipitation</w:t>
      </w:r>
      <w:r w:rsidR="0045145B">
        <w:t xml:space="preserve">. </w:t>
      </w:r>
      <w:r w:rsidR="0045145B" w:rsidRPr="0045145B">
        <w:rPr>
          <w:b/>
          <w:bCs/>
        </w:rPr>
        <w:t>The finding that spatial flood dependencies are governed by both spatial precipitation dependencies and land‐surface processes highlights the importance that these processes must be realistically represented in physical/hydrological models</w:t>
      </w:r>
      <w:r w:rsidR="0045145B">
        <w:rPr>
          <w:b/>
          <w:bCs/>
        </w:rPr>
        <w:t>.</w:t>
      </w:r>
    </w:p>
    <w:p w14:paraId="19A0C8D6" w14:textId="73BE30ED" w:rsidR="009326E4" w:rsidRPr="006E6566" w:rsidRDefault="009326E4" w:rsidP="00D954C9">
      <w:pPr>
        <w:pStyle w:val="ListParagraph"/>
        <w:numPr>
          <w:ilvl w:val="0"/>
          <w:numId w:val="28"/>
        </w:numPr>
        <w:spacing w:line="480" w:lineRule="auto"/>
        <w:ind w:right="72"/>
        <w:jc w:val="both"/>
        <w:rPr>
          <w:b/>
          <w:bCs/>
          <w:color w:val="FF0000"/>
          <w:lang w:val="en-IN"/>
        </w:rPr>
      </w:pPr>
      <w:r w:rsidRPr="006E6566">
        <w:rPr>
          <w:color w:val="FF0000"/>
          <w:lang w:val="en-IN"/>
        </w:rPr>
        <w:t>Study the temporal clustering of flood or drought event</w:t>
      </w:r>
    </w:p>
    <w:p w14:paraId="641D30F5" w14:textId="28AB83B2" w:rsidR="002B7898" w:rsidRPr="00D73754" w:rsidRDefault="00730075" w:rsidP="00D954C9">
      <w:pPr>
        <w:pStyle w:val="ListParagraph"/>
        <w:numPr>
          <w:ilvl w:val="0"/>
          <w:numId w:val="28"/>
        </w:numPr>
        <w:spacing w:line="480" w:lineRule="auto"/>
        <w:ind w:right="72"/>
        <w:jc w:val="both"/>
        <w:rPr>
          <w:b/>
          <w:bCs/>
          <w:lang w:val="en-IN"/>
        </w:rPr>
      </w:pPr>
      <w:proofErr w:type="spellStart"/>
      <w:r>
        <w:rPr>
          <w:b/>
          <w:bCs/>
          <w:color w:val="FF0000"/>
        </w:rPr>
        <w:t>Analyse</w:t>
      </w:r>
      <w:proofErr w:type="spellEnd"/>
      <w:r>
        <w:rPr>
          <w:b/>
          <w:bCs/>
          <w:color w:val="FF0000"/>
        </w:rPr>
        <w:t xml:space="preserve"> flood rich/ </w:t>
      </w:r>
      <w:proofErr w:type="spellStart"/>
      <w:r>
        <w:rPr>
          <w:b/>
          <w:bCs/>
          <w:color w:val="FF0000"/>
        </w:rPr>
        <w:t>drough</w:t>
      </w:r>
      <w:proofErr w:type="spellEnd"/>
      <w:r>
        <w:rPr>
          <w:b/>
          <w:bCs/>
          <w:color w:val="FF0000"/>
        </w:rPr>
        <w:t xml:space="preserve"> rich periods and see if they are dependent on precipitation</w:t>
      </w:r>
    </w:p>
    <w:p w14:paraId="3FEE5C0B" w14:textId="10E34D9E" w:rsidR="00D73754" w:rsidRPr="0045145B" w:rsidRDefault="00D73754" w:rsidP="00D954C9">
      <w:pPr>
        <w:pStyle w:val="ListParagraph"/>
        <w:numPr>
          <w:ilvl w:val="0"/>
          <w:numId w:val="28"/>
        </w:numPr>
        <w:spacing w:line="480" w:lineRule="auto"/>
        <w:ind w:right="72"/>
        <w:jc w:val="both"/>
        <w:rPr>
          <w:b/>
          <w:bCs/>
          <w:lang w:val="en-IN"/>
        </w:rPr>
      </w:pPr>
      <w:r>
        <w:rPr>
          <w:b/>
          <w:bCs/>
          <w:color w:val="FF0000"/>
        </w:rPr>
        <w:t xml:space="preserve">Is this drought/ flood rich period </w:t>
      </w:r>
      <w:proofErr w:type="gramStart"/>
      <w:r>
        <w:rPr>
          <w:b/>
          <w:bCs/>
          <w:color w:val="FF0000"/>
        </w:rPr>
        <w:t>has</w:t>
      </w:r>
      <w:proofErr w:type="gramEnd"/>
      <w:r>
        <w:rPr>
          <w:b/>
          <w:bCs/>
          <w:color w:val="FF0000"/>
        </w:rPr>
        <w:t xml:space="preserve"> any connectedness </w:t>
      </w:r>
    </w:p>
    <w:p w14:paraId="1B86133B" w14:textId="77777777" w:rsidR="00F71E7D" w:rsidRDefault="00F71E7D" w:rsidP="00F71E7D">
      <w:pPr>
        <w:spacing w:line="480" w:lineRule="auto"/>
        <w:ind w:left="0" w:right="72"/>
        <w:jc w:val="both"/>
        <w:rPr>
          <w:b/>
          <w:bCs/>
          <w:lang w:val="en-IN"/>
        </w:rPr>
      </w:pPr>
      <w:r w:rsidRPr="00F71E7D">
        <w:rPr>
          <w:b/>
          <w:bCs/>
          <w:lang w:val="en-IN"/>
        </w:rPr>
        <w:t> </w:t>
      </w:r>
    </w:p>
    <w:p w14:paraId="5356ABAB" w14:textId="29F1590F" w:rsidR="006269B5" w:rsidRPr="00F71E7D" w:rsidRDefault="006269B5" w:rsidP="00F71E7D">
      <w:pPr>
        <w:spacing w:line="480" w:lineRule="auto"/>
        <w:ind w:left="0" w:right="72"/>
        <w:jc w:val="both"/>
        <w:rPr>
          <w:lang w:val="en-IN"/>
        </w:rPr>
      </w:pPr>
      <w:r w:rsidRPr="006269B5">
        <w:rPr>
          <w:lang w:val="en-IN"/>
        </w:rPr>
        <w:t>Rather than</w:t>
      </w:r>
      <w:r>
        <w:rPr>
          <w:lang w:val="en-IN"/>
        </w:rPr>
        <w:t xml:space="preserve"> drought or flood, we are targeting the clustering of anomaly</w:t>
      </w:r>
    </w:p>
    <w:p w14:paraId="331FF595" w14:textId="77777777" w:rsidR="00F71E7D" w:rsidRDefault="00F71E7D" w:rsidP="00CA3B23">
      <w:pPr>
        <w:spacing w:line="480" w:lineRule="auto"/>
        <w:ind w:left="0" w:right="72"/>
        <w:jc w:val="both"/>
      </w:pPr>
    </w:p>
    <w:p w14:paraId="5676F33A" w14:textId="77777777" w:rsidR="00AD5FAF" w:rsidRDefault="00AD5FAF" w:rsidP="00CA3B23">
      <w:pPr>
        <w:spacing w:line="480" w:lineRule="auto"/>
        <w:ind w:left="0" w:right="72"/>
        <w:jc w:val="both"/>
      </w:pPr>
    </w:p>
    <w:p w14:paraId="48CC928B" w14:textId="77777777" w:rsidR="00AD5FAF" w:rsidRDefault="00AD5FAF" w:rsidP="00CA3B23">
      <w:pPr>
        <w:spacing w:line="480" w:lineRule="auto"/>
        <w:ind w:left="0" w:right="72"/>
        <w:jc w:val="both"/>
      </w:pPr>
    </w:p>
    <w:p w14:paraId="60ED4F79" w14:textId="77777777" w:rsidR="00AD5FAF" w:rsidRDefault="00AD5FAF" w:rsidP="00CA3B23">
      <w:pPr>
        <w:spacing w:line="480" w:lineRule="auto"/>
        <w:ind w:left="0" w:right="72"/>
        <w:jc w:val="both"/>
      </w:pPr>
    </w:p>
    <w:p w14:paraId="2A321AB3" w14:textId="77777777" w:rsidR="00AD5FAF" w:rsidRDefault="00AD5FAF" w:rsidP="00CA3B23">
      <w:pPr>
        <w:spacing w:line="480" w:lineRule="auto"/>
        <w:ind w:left="0" w:right="72"/>
        <w:jc w:val="both"/>
      </w:pPr>
    </w:p>
    <w:p w14:paraId="48FB84E0" w14:textId="77777777" w:rsidR="00AD5FAF" w:rsidRDefault="00AD5FAF" w:rsidP="00CA3B23">
      <w:pPr>
        <w:spacing w:line="480" w:lineRule="auto"/>
        <w:ind w:left="0" w:right="72"/>
        <w:jc w:val="both"/>
      </w:pPr>
    </w:p>
    <w:p w14:paraId="5462D835" w14:textId="77777777" w:rsidR="00AD5FAF" w:rsidRDefault="00AD5FAF" w:rsidP="00CA3B23">
      <w:pPr>
        <w:spacing w:line="480" w:lineRule="auto"/>
        <w:ind w:left="0" w:right="72"/>
        <w:jc w:val="both"/>
      </w:pPr>
    </w:p>
    <w:p w14:paraId="6CC60991" w14:textId="77777777" w:rsidR="00AD5FAF" w:rsidRDefault="00AD5FAF" w:rsidP="00CA3B23">
      <w:pPr>
        <w:spacing w:line="480" w:lineRule="auto"/>
        <w:ind w:left="0" w:right="72"/>
        <w:jc w:val="both"/>
      </w:pPr>
    </w:p>
    <w:p w14:paraId="19DCCE35" w14:textId="77777777" w:rsidR="00AD5FAF" w:rsidRDefault="00AD5FAF" w:rsidP="00CA3B23">
      <w:pPr>
        <w:spacing w:line="480" w:lineRule="auto"/>
        <w:ind w:left="0" w:right="72"/>
        <w:jc w:val="both"/>
      </w:pPr>
    </w:p>
    <w:p w14:paraId="117E4790" w14:textId="77777777" w:rsidR="00AD5FAF" w:rsidRPr="00AD5FAF" w:rsidRDefault="00AD5FAF" w:rsidP="00CA3B23">
      <w:pPr>
        <w:spacing w:line="480" w:lineRule="auto"/>
        <w:ind w:left="0" w:right="72"/>
        <w:jc w:val="both"/>
      </w:pPr>
    </w:p>
    <w:p w14:paraId="3478EF02" w14:textId="77777777" w:rsidR="006C01D3" w:rsidRDefault="00A74E7E" w:rsidP="00CA3B23">
      <w:pPr>
        <w:numPr>
          <w:ilvl w:val="0"/>
          <w:numId w:val="2"/>
        </w:numPr>
        <w:spacing w:line="480" w:lineRule="auto"/>
        <w:ind w:right="72"/>
        <w:jc w:val="both"/>
        <w:rPr>
          <w:b/>
        </w:rPr>
      </w:pPr>
      <w:r>
        <w:rPr>
          <w:b/>
        </w:rPr>
        <w:lastRenderedPageBreak/>
        <w:t>Study area</w:t>
      </w:r>
    </w:p>
    <w:p w14:paraId="60562384" w14:textId="7C756C94" w:rsidR="006C01D3" w:rsidRPr="00651D65" w:rsidRDefault="2F4ADE4E" w:rsidP="00CA3B23">
      <w:pPr>
        <w:spacing w:line="480" w:lineRule="auto"/>
        <w:ind w:left="0" w:right="72"/>
        <w:jc w:val="both"/>
        <w:rPr>
          <w:color w:val="000000"/>
          <w:shd w:val="clear" w:color="auto" w:fill="FFFFFF"/>
        </w:rPr>
      </w:pPr>
      <w:r>
        <w:t xml:space="preserve">The study area comprises of </w:t>
      </w:r>
      <w:r w:rsidR="005C0B47">
        <w:t xml:space="preserve">the </w:t>
      </w:r>
      <w:r w:rsidR="005755FA">
        <w:t>S</w:t>
      </w:r>
      <w:r w:rsidR="00802DD2">
        <w:t xml:space="preserve">outh </w:t>
      </w:r>
      <w:r w:rsidR="005755FA">
        <w:t>Asian</w:t>
      </w:r>
      <w:r w:rsidR="005C0B47">
        <w:t xml:space="preserve"> </w:t>
      </w:r>
      <w:r>
        <w:t>landmass</w:t>
      </w:r>
      <w:r w:rsidR="005C0B47">
        <w:t xml:space="preserve"> of India</w:t>
      </w:r>
      <w:r>
        <w:t xml:space="preserve"> and its neighboring countries</w:t>
      </w:r>
      <w:r w:rsidR="00AE3FE6">
        <w:t>,</w:t>
      </w:r>
      <w:r>
        <w:t xml:space="preserve"> spanning 6</w:t>
      </w:r>
      <w:r w:rsidR="00443EC1">
        <w:t>4.5</w:t>
      </w:r>
      <w:r>
        <w:t>° E – 98° E and 5.5° N – 37.5° N</w:t>
      </w:r>
      <w:r w:rsidR="00F34FCD">
        <w:rPr>
          <w:rStyle w:val="normaltextrun"/>
          <w:color w:val="000000"/>
          <w:shd w:val="clear" w:color="auto" w:fill="FFFFFF"/>
        </w:rPr>
        <w:t xml:space="preserve">. </w:t>
      </w:r>
      <w:r w:rsidR="00580ED4">
        <w:rPr>
          <w:rStyle w:val="normaltextrun"/>
          <w:color w:val="000000"/>
          <w:shd w:val="clear" w:color="auto" w:fill="FFFFFF"/>
        </w:rPr>
        <w:t xml:space="preserve">The </w:t>
      </w:r>
      <w:r w:rsidR="00F34FCD">
        <w:rPr>
          <w:rStyle w:val="normaltextrun"/>
          <w:color w:val="000000"/>
          <w:shd w:val="clear" w:color="auto" w:fill="FFFFFF"/>
        </w:rPr>
        <w:t>Indian subcontinent consists of 18 major river basins consisting of 3 transboundary river basins</w:t>
      </w:r>
      <w:r w:rsidR="006B4DA9">
        <w:rPr>
          <w:rStyle w:val="normaltextrun"/>
          <w:color w:val="000000"/>
          <w:shd w:val="clear" w:color="auto" w:fill="FFFFFF"/>
        </w:rPr>
        <w:t xml:space="preserve"> - </w:t>
      </w:r>
      <w:r w:rsidR="00BB6754">
        <w:rPr>
          <w:rStyle w:val="normaltextrun"/>
          <w:color w:val="000000"/>
          <w:shd w:val="clear" w:color="auto" w:fill="FFFFFF"/>
        </w:rPr>
        <w:t xml:space="preserve">Indus, </w:t>
      </w:r>
      <w:r w:rsidR="00FE566B">
        <w:rPr>
          <w:rStyle w:val="normaltextrun"/>
          <w:color w:val="000000"/>
          <w:shd w:val="clear" w:color="auto" w:fill="FFFFFF"/>
        </w:rPr>
        <w:t>Ganga,</w:t>
      </w:r>
      <w:r w:rsidR="00BB6754">
        <w:rPr>
          <w:rStyle w:val="normaltextrun"/>
          <w:color w:val="000000"/>
          <w:shd w:val="clear" w:color="auto" w:fill="FFFFFF"/>
        </w:rPr>
        <w:t xml:space="preserve"> and Brahmaputra.</w:t>
      </w:r>
      <w:r w:rsidR="001A1309">
        <w:rPr>
          <w:rStyle w:val="normaltextrun"/>
          <w:color w:val="000000"/>
          <w:shd w:val="clear" w:color="auto" w:fill="FFFFFF"/>
        </w:rPr>
        <w:t xml:space="preserve"> </w:t>
      </w:r>
      <w:r w:rsidR="001A1309">
        <w:rPr>
          <w:rStyle w:val="normaltextrun"/>
          <w:color w:val="000000"/>
          <w:shd w:val="clear" w:color="auto" w:fill="FFFFFF"/>
          <w:lang w:val="en-GB"/>
        </w:rPr>
        <w:t xml:space="preserve">West Flowing </w:t>
      </w:r>
      <w:proofErr w:type="spellStart"/>
      <w:r w:rsidR="001A1309">
        <w:rPr>
          <w:rStyle w:val="normaltextrun"/>
          <w:color w:val="000000"/>
          <w:shd w:val="clear" w:color="auto" w:fill="FFFFFF"/>
          <w:lang w:val="en-GB"/>
        </w:rPr>
        <w:t>Kachh</w:t>
      </w:r>
      <w:proofErr w:type="spellEnd"/>
      <w:r w:rsidR="001A1309">
        <w:rPr>
          <w:rStyle w:val="normaltextrun"/>
          <w:color w:val="000000"/>
          <w:shd w:val="clear" w:color="auto" w:fill="FFFFFF"/>
          <w:lang w:val="en-GB"/>
        </w:rPr>
        <w:t xml:space="preserve"> Sabarmati</w:t>
      </w:r>
      <w:r w:rsidR="001A1309">
        <w:rPr>
          <w:rStyle w:val="eop"/>
          <w:color w:val="000000"/>
          <w:shd w:val="clear" w:color="auto" w:fill="FFFFFF"/>
        </w:rPr>
        <w:t> </w:t>
      </w:r>
      <w:r w:rsidR="00651D65">
        <w:rPr>
          <w:rStyle w:val="eop"/>
          <w:color w:val="000000"/>
          <w:shd w:val="clear" w:color="auto" w:fill="FFFFFF"/>
        </w:rPr>
        <w:t xml:space="preserve">is denoted as </w:t>
      </w:r>
      <w:r w:rsidR="00541568">
        <w:rPr>
          <w:rStyle w:val="eop"/>
          <w:color w:val="000000"/>
          <w:shd w:val="clear" w:color="auto" w:fill="FFFFFF"/>
        </w:rPr>
        <w:t xml:space="preserve">WFKS, </w:t>
      </w:r>
      <w:r w:rsidR="00424FCC">
        <w:rPr>
          <w:rStyle w:val="eop"/>
          <w:color w:val="000000"/>
          <w:shd w:val="clear" w:color="auto" w:fill="FFFFFF"/>
        </w:rPr>
        <w:t xml:space="preserve">and </w:t>
      </w:r>
      <w:r w:rsidR="00541568">
        <w:rPr>
          <w:rStyle w:val="eop"/>
          <w:color w:val="000000"/>
          <w:shd w:val="clear" w:color="auto" w:fill="FFFFFF"/>
        </w:rPr>
        <w:t>East</w:t>
      </w:r>
      <w:r w:rsidR="00651D65">
        <w:rPr>
          <w:rStyle w:val="normaltextrun"/>
          <w:color w:val="000000"/>
          <w:shd w:val="clear" w:color="auto" w:fill="FFFFFF"/>
          <w:lang w:val="en-GB"/>
        </w:rPr>
        <w:t xml:space="preserve"> Flowing</w:t>
      </w:r>
      <w:r w:rsidR="00424FCC">
        <w:rPr>
          <w:rStyle w:val="normaltextrun"/>
          <w:color w:val="000000"/>
          <w:shd w:val="clear" w:color="auto" w:fill="FFFFFF"/>
          <w:lang w:val="en-GB"/>
        </w:rPr>
        <w:t xml:space="preserve"> rivers</w:t>
      </w:r>
      <w:r w:rsidR="00651D65">
        <w:rPr>
          <w:rStyle w:val="normaltextrun"/>
          <w:color w:val="000000"/>
          <w:shd w:val="clear" w:color="auto" w:fill="FFFFFF"/>
          <w:lang w:val="en-GB"/>
        </w:rPr>
        <w:t xml:space="preserve"> Mahanadi</w:t>
      </w:r>
      <w:r w:rsidR="00424FCC">
        <w:rPr>
          <w:rStyle w:val="normaltextrun"/>
          <w:color w:val="000000"/>
          <w:shd w:val="clear" w:color="auto" w:fill="FFFFFF"/>
          <w:lang w:val="en-GB"/>
        </w:rPr>
        <w:t>-</w:t>
      </w:r>
      <w:r w:rsidR="00A72AA2">
        <w:rPr>
          <w:rStyle w:val="normaltextrun"/>
          <w:color w:val="000000"/>
          <w:shd w:val="clear" w:color="auto" w:fill="FFFFFF"/>
          <w:lang w:val="en-GB"/>
        </w:rPr>
        <w:t>Pennar</w:t>
      </w:r>
      <w:r w:rsidR="00B12C2B">
        <w:rPr>
          <w:rStyle w:val="eop"/>
          <w:color w:val="000000"/>
          <w:shd w:val="clear" w:color="auto" w:fill="FFFFFF"/>
        </w:rPr>
        <w:t>,</w:t>
      </w:r>
      <w:r w:rsidR="00966999">
        <w:rPr>
          <w:rStyle w:val="eop"/>
          <w:color w:val="000000"/>
          <w:shd w:val="clear" w:color="auto" w:fill="FFFFFF"/>
        </w:rPr>
        <w:t xml:space="preserve"> and </w:t>
      </w:r>
      <w:r w:rsidR="00236F8F">
        <w:rPr>
          <w:rStyle w:val="normaltextrun"/>
          <w:color w:val="000000"/>
          <w:shd w:val="clear" w:color="auto" w:fill="FFFFFF"/>
          <w:lang w:val="en-GB"/>
        </w:rPr>
        <w:t xml:space="preserve">East Flowing </w:t>
      </w:r>
      <w:r w:rsidR="00A66703">
        <w:rPr>
          <w:rStyle w:val="normaltextrun"/>
          <w:color w:val="000000"/>
          <w:shd w:val="clear" w:color="auto" w:fill="FFFFFF"/>
          <w:lang w:val="en-GB"/>
        </w:rPr>
        <w:t>Pennar</w:t>
      </w:r>
      <w:r w:rsidR="00424FCC">
        <w:rPr>
          <w:rStyle w:val="normaltextrun"/>
          <w:color w:val="000000"/>
          <w:shd w:val="clear" w:color="auto" w:fill="FFFFFF"/>
          <w:lang w:val="en-GB"/>
        </w:rPr>
        <w:t>-</w:t>
      </w:r>
      <w:r w:rsidR="00236F8F">
        <w:rPr>
          <w:rStyle w:val="normaltextrun"/>
          <w:color w:val="000000"/>
          <w:shd w:val="clear" w:color="auto" w:fill="FFFFFF"/>
          <w:lang w:val="en-GB"/>
        </w:rPr>
        <w:t>Kanyakumari</w:t>
      </w:r>
      <w:r w:rsidR="00B12C2B">
        <w:rPr>
          <w:rStyle w:val="normaltextrun"/>
          <w:color w:val="000000"/>
          <w:shd w:val="clear" w:color="auto" w:fill="FFFFFF"/>
          <w:lang w:val="en-GB"/>
        </w:rPr>
        <w:t xml:space="preserve"> </w:t>
      </w:r>
      <w:r w:rsidR="00371DBB">
        <w:rPr>
          <w:rStyle w:val="normaltextrun"/>
          <w:color w:val="000000"/>
          <w:shd w:val="clear" w:color="auto" w:fill="FFFFFF"/>
          <w:lang w:val="en-GB"/>
        </w:rPr>
        <w:t>are</w:t>
      </w:r>
      <w:r w:rsidR="00F45A68">
        <w:rPr>
          <w:rStyle w:val="normaltextrun"/>
          <w:color w:val="000000"/>
          <w:shd w:val="clear" w:color="auto" w:fill="FFFFFF"/>
          <w:lang w:val="en-GB"/>
        </w:rPr>
        <w:t xml:space="preserve"> together</w:t>
      </w:r>
      <w:r w:rsidR="00B12C2B">
        <w:rPr>
          <w:rStyle w:val="normaltextrun"/>
          <w:color w:val="000000"/>
          <w:shd w:val="clear" w:color="auto" w:fill="FFFFFF"/>
          <w:lang w:val="en-GB"/>
        </w:rPr>
        <w:t xml:space="preserve"> represented in the map as EEMP</w:t>
      </w:r>
      <w:r w:rsidR="008459EC">
        <w:rPr>
          <w:rStyle w:val="normaltextrun"/>
          <w:color w:val="000000"/>
          <w:shd w:val="clear" w:color="auto" w:fill="FFFFFF"/>
          <w:lang w:val="en-GB"/>
        </w:rPr>
        <w:t>, and EFPK respectively.</w:t>
      </w:r>
    </w:p>
    <w:p w14:paraId="02CD2BA5" w14:textId="561A9CBE" w:rsidR="3662E533" w:rsidRDefault="3662E533" w:rsidP="00CA3B23">
      <w:pPr>
        <w:spacing w:line="480" w:lineRule="auto"/>
      </w:pPr>
    </w:p>
    <w:p w14:paraId="5ABC0F33" w14:textId="39EF149C" w:rsidR="006C01D3" w:rsidRDefault="005C2904" w:rsidP="00CA3B23">
      <w:pPr>
        <w:spacing w:line="480" w:lineRule="auto"/>
        <w:ind w:right="72"/>
        <w:jc w:val="center"/>
        <w:rPr>
          <w:b/>
        </w:rPr>
      </w:pPr>
      <w:r>
        <w:rPr>
          <w:noProof/>
        </w:rPr>
        <w:drawing>
          <wp:inline distT="0" distB="0" distL="0" distR="0" wp14:anchorId="31FB9589" wp14:editId="45C87EE0">
            <wp:extent cx="4399165" cy="4553176"/>
            <wp:effectExtent l="0" t="0" r="1905" b="0"/>
            <wp:docPr id="14874797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479733" name="Picture 5"/>
                    <pic:cNvPicPr>
                      <a:picLocks noChangeAspect="1" noChangeArrowheads="1"/>
                    </pic:cNvPicPr>
                  </pic:nvPicPr>
                  <pic:blipFill rotWithShape="1">
                    <a:blip r:embed="rId9"/>
                    <a:srcRect l="8371" t="8155" r="8531" b="5837"/>
                    <a:stretch/>
                  </pic:blipFill>
                  <pic:spPr bwMode="auto">
                    <a:xfrm>
                      <a:off x="0" y="0"/>
                      <a:ext cx="4406031" cy="4560282"/>
                    </a:xfrm>
                    <a:prstGeom prst="rect">
                      <a:avLst/>
                    </a:prstGeom>
                    <a:noFill/>
                    <a:ln>
                      <a:noFill/>
                    </a:ln>
                    <a:extLst>
                      <a:ext uri="{53640926-AAD7-44D8-BBD7-CCE9431645EC}">
                        <a14:shadowObscured xmlns:a14="http://schemas.microsoft.com/office/drawing/2010/main"/>
                      </a:ext>
                    </a:extLst>
                  </pic:spPr>
                </pic:pic>
              </a:graphicData>
            </a:graphic>
          </wp:inline>
        </w:drawing>
      </w:r>
    </w:p>
    <w:p w14:paraId="6CB32521" w14:textId="1EC9DD7F" w:rsidR="001C65A1" w:rsidRPr="008921EC" w:rsidRDefault="005B7962" w:rsidP="00CA3B23">
      <w:pPr>
        <w:spacing w:line="480" w:lineRule="auto"/>
        <w:ind w:left="0" w:right="72" w:firstLine="360"/>
        <w:jc w:val="center"/>
        <w:rPr>
          <w:bCs/>
        </w:rPr>
      </w:pPr>
      <w:r>
        <w:rPr>
          <w:b/>
        </w:rPr>
        <w:t xml:space="preserve">Fig. 1 </w:t>
      </w:r>
      <w:r w:rsidR="00CE4EB3" w:rsidRPr="00CE4EB3">
        <w:rPr>
          <w:bCs/>
        </w:rPr>
        <w:t xml:space="preserve">Study area showing various </w:t>
      </w:r>
      <w:r w:rsidR="001A74F0">
        <w:rPr>
          <w:bCs/>
        </w:rPr>
        <w:t xml:space="preserve">river </w:t>
      </w:r>
      <w:r w:rsidR="00CE4EB3" w:rsidRPr="00CE4EB3">
        <w:rPr>
          <w:bCs/>
        </w:rPr>
        <w:t xml:space="preserve">basins </w:t>
      </w:r>
      <w:r w:rsidR="00E20A11">
        <w:rPr>
          <w:bCs/>
        </w:rPr>
        <w:t>of</w:t>
      </w:r>
      <w:r w:rsidR="00E20A11" w:rsidRPr="00CE4EB3">
        <w:rPr>
          <w:bCs/>
        </w:rPr>
        <w:t xml:space="preserve"> </w:t>
      </w:r>
      <w:r w:rsidR="001F668F">
        <w:rPr>
          <w:bCs/>
        </w:rPr>
        <w:t>South Asia</w:t>
      </w:r>
      <w:r w:rsidR="00837931">
        <w:rPr>
          <w:bCs/>
        </w:rPr>
        <w:t>, including the transboundary extents of Indus (1), Ganga (2), and Brahmaputra (8).</w:t>
      </w:r>
    </w:p>
    <w:p w14:paraId="32C48BE9" w14:textId="3FF4ACCC" w:rsidR="001641DA" w:rsidRDefault="001641DA" w:rsidP="00CA3B23">
      <w:pPr>
        <w:spacing w:line="480" w:lineRule="auto"/>
        <w:ind w:left="0" w:right="72"/>
        <w:jc w:val="both"/>
        <w:rPr>
          <w:b/>
        </w:rPr>
      </w:pPr>
    </w:p>
    <w:p w14:paraId="5B7EDE69" w14:textId="77777777" w:rsidR="005D5C73" w:rsidRDefault="001E549A" w:rsidP="00CA3B23">
      <w:pPr>
        <w:pStyle w:val="ListParagraph"/>
        <w:numPr>
          <w:ilvl w:val="0"/>
          <w:numId w:val="2"/>
        </w:numPr>
        <w:spacing w:line="480" w:lineRule="auto"/>
        <w:ind w:right="72"/>
        <w:jc w:val="both"/>
        <w:rPr>
          <w:b/>
        </w:rPr>
      </w:pPr>
      <w:r>
        <w:rPr>
          <w:b/>
        </w:rPr>
        <w:t>Data</w:t>
      </w:r>
      <w:r w:rsidR="00777D4A">
        <w:rPr>
          <w:b/>
        </w:rPr>
        <w:t xml:space="preserve"> </w:t>
      </w:r>
    </w:p>
    <w:p w14:paraId="45DEE9E9" w14:textId="77777777" w:rsidR="005D5C73" w:rsidRDefault="005D5C73" w:rsidP="005D5C73">
      <w:pPr>
        <w:spacing w:line="480" w:lineRule="auto"/>
        <w:ind w:right="72"/>
        <w:jc w:val="both"/>
        <w:rPr>
          <w:b/>
        </w:rPr>
      </w:pPr>
    </w:p>
    <w:p w14:paraId="092F37D2" w14:textId="77777777" w:rsidR="005D5C73" w:rsidRDefault="005D5C73" w:rsidP="005D5C73">
      <w:pPr>
        <w:spacing w:line="480" w:lineRule="auto"/>
        <w:ind w:right="72"/>
        <w:jc w:val="both"/>
        <w:rPr>
          <w:b/>
        </w:rPr>
      </w:pPr>
    </w:p>
    <w:p w14:paraId="73345B74" w14:textId="77777777" w:rsidR="005D5C73" w:rsidRDefault="005D5C73" w:rsidP="005D5C73">
      <w:pPr>
        <w:spacing w:line="480" w:lineRule="auto"/>
        <w:ind w:right="72"/>
        <w:jc w:val="both"/>
        <w:rPr>
          <w:b/>
        </w:rPr>
      </w:pPr>
    </w:p>
    <w:p w14:paraId="26C77F1A" w14:textId="77777777" w:rsidR="005D5C73" w:rsidRDefault="005D5C73" w:rsidP="005D5C73">
      <w:pPr>
        <w:spacing w:line="480" w:lineRule="auto"/>
        <w:ind w:right="72"/>
        <w:jc w:val="both"/>
        <w:rPr>
          <w:b/>
        </w:rPr>
      </w:pPr>
    </w:p>
    <w:p w14:paraId="4C39106F" w14:textId="77777777" w:rsidR="005D5C73" w:rsidRDefault="005D5C73" w:rsidP="005D5C73">
      <w:pPr>
        <w:spacing w:line="480" w:lineRule="auto"/>
        <w:ind w:right="72"/>
        <w:jc w:val="both"/>
        <w:rPr>
          <w:b/>
        </w:rPr>
      </w:pPr>
    </w:p>
    <w:p w14:paraId="00376DE6" w14:textId="77777777" w:rsidR="005D5C73" w:rsidRDefault="005D5C73" w:rsidP="005D5C73">
      <w:pPr>
        <w:spacing w:line="480" w:lineRule="auto"/>
        <w:ind w:right="72"/>
        <w:jc w:val="both"/>
        <w:rPr>
          <w:b/>
        </w:rPr>
      </w:pPr>
    </w:p>
    <w:p w14:paraId="1AA77F3F" w14:textId="77777777" w:rsidR="005D5C73" w:rsidRDefault="005D5C73" w:rsidP="005D5C73">
      <w:pPr>
        <w:spacing w:line="480" w:lineRule="auto"/>
        <w:ind w:right="72"/>
        <w:jc w:val="both"/>
        <w:rPr>
          <w:b/>
        </w:rPr>
      </w:pPr>
    </w:p>
    <w:p w14:paraId="67C52953" w14:textId="77777777" w:rsidR="005D5C73" w:rsidRPr="005D5C73" w:rsidRDefault="005D5C73" w:rsidP="005D5C73">
      <w:pPr>
        <w:spacing w:line="480" w:lineRule="auto"/>
        <w:ind w:right="72"/>
        <w:jc w:val="both"/>
        <w:rPr>
          <w:b/>
        </w:rPr>
      </w:pPr>
    </w:p>
    <w:p w14:paraId="51D7A611" w14:textId="515F7572" w:rsidR="006D46A0" w:rsidRPr="002217E1" w:rsidRDefault="005D5C73" w:rsidP="00CA3B23">
      <w:pPr>
        <w:pStyle w:val="ListParagraph"/>
        <w:numPr>
          <w:ilvl w:val="0"/>
          <w:numId w:val="2"/>
        </w:numPr>
        <w:spacing w:line="480" w:lineRule="auto"/>
        <w:ind w:right="72"/>
        <w:jc w:val="both"/>
        <w:rPr>
          <w:b/>
        </w:rPr>
      </w:pPr>
      <w:r>
        <w:rPr>
          <w:b/>
          <w:bCs/>
        </w:rPr>
        <w:t>Method</w:t>
      </w:r>
    </w:p>
    <w:p w14:paraId="796C9883" w14:textId="775DFC20" w:rsidR="00CD16DA" w:rsidRPr="00525909" w:rsidRDefault="00525909" w:rsidP="00CA3B23">
      <w:pPr>
        <w:spacing w:line="480" w:lineRule="auto"/>
        <w:ind w:left="0" w:right="72"/>
        <w:jc w:val="both"/>
        <w:rPr>
          <w:b/>
          <w:bCs/>
          <w:i/>
          <w:color w:val="444499"/>
          <w:sz w:val="20"/>
          <w:szCs w:val="20"/>
        </w:rPr>
      </w:pPr>
      <w:r w:rsidRPr="00525909">
        <w:rPr>
          <w:b/>
          <w:bCs/>
          <w:i/>
          <w:color w:val="444499"/>
          <w:sz w:val="20"/>
          <w:szCs w:val="20"/>
        </w:rPr>
        <w:t>Cox regression</w:t>
      </w:r>
    </w:p>
    <w:p w14:paraId="4D473A2D" w14:textId="678A331A" w:rsidR="00CD16DA" w:rsidRPr="00080155" w:rsidRDefault="00152EBB" w:rsidP="00CA3B23">
      <w:pPr>
        <w:spacing w:line="480" w:lineRule="auto"/>
        <w:ind w:left="0" w:right="72"/>
        <w:jc w:val="both"/>
        <w:rPr>
          <w:i/>
          <w:color w:val="444499"/>
          <w:sz w:val="20"/>
          <w:szCs w:val="20"/>
        </w:rPr>
      </w:pPr>
      <w:proofErr w:type="gramStart"/>
      <w:r w:rsidRPr="00152EBB">
        <w:rPr>
          <w:i/>
          <w:color w:val="444499"/>
          <w:sz w:val="20"/>
          <w:szCs w:val="20"/>
        </w:rPr>
        <w:t>P(</w:t>
      </w:r>
      <w:proofErr w:type="gramEnd"/>
      <w:r w:rsidRPr="00152EBB">
        <w:rPr>
          <w:i/>
          <w:color w:val="444499"/>
          <w:sz w:val="20"/>
          <w:szCs w:val="20"/>
        </w:rPr>
        <w:t>N = k) = \frac{\</w:t>
      </w:r>
      <w:proofErr w:type="spellStart"/>
      <w:r w:rsidRPr="00152EBB">
        <w:rPr>
          <w:i/>
          <w:color w:val="444499"/>
          <w:sz w:val="20"/>
          <w:szCs w:val="20"/>
        </w:rPr>
        <w:t>lambda^k</w:t>
      </w:r>
      <w:proofErr w:type="spellEnd"/>
      <w:r w:rsidRPr="00152EBB">
        <w:rPr>
          <w:i/>
          <w:color w:val="444499"/>
          <w:sz w:val="20"/>
          <w:szCs w:val="20"/>
        </w:rPr>
        <w:t xml:space="preserve"> e^{-\lambda}}{k!}</w:t>
      </w:r>
      <m:oMath>
        <m:r>
          <w:rPr>
            <w:rFonts w:ascii="Cambria Math" w:hAnsi="Cambria Math"/>
            <w:color w:val="444499"/>
            <w:sz w:val="20"/>
            <w:szCs w:val="20"/>
          </w:rPr>
          <m:t>P</m:t>
        </m:r>
        <m:d>
          <m:dPr>
            <m:ctrlPr>
              <w:rPr>
                <w:rFonts w:ascii="Cambria Math" w:hAnsi="Cambria Math"/>
                <w:i/>
                <w:color w:val="444499"/>
                <w:sz w:val="20"/>
                <w:szCs w:val="20"/>
              </w:rPr>
            </m:ctrlPr>
          </m:dPr>
          <m:e>
            <m:r>
              <w:rPr>
                <w:rFonts w:ascii="Cambria Math" w:hAnsi="Cambria Math"/>
                <w:color w:val="444499"/>
                <w:sz w:val="20"/>
                <w:szCs w:val="20"/>
              </w:rPr>
              <m:t>N=k</m:t>
            </m:r>
          </m:e>
        </m:d>
        <m:r>
          <w:rPr>
            <w:rFonts w:ascii="Cambria Math" w:hAnsi="Cambria Math"/>
            <w:color w:val="444499"/>
            <w:sz w:val="20"/>
            <w:szCs w:val="20"/>
          </w:rPr>
          <m:t>=</m:t>
        </m:r>
        <m:f>
          <m:fPr>
            <m:ctrlPr>
              <w:rPr>
                <w:rFonts w:ascii="Cambria Math" w:hAnsi="Cambria Math"/>
                <w:color w:val="444499"/>
                <w:sz w:val="20"/>
                <w:szCs w:val="20"/>
              </w:rPr>
            </m:ctrlPr>
          </m:fPr>
          <m:num>
            <m:sSup>
              <m:sSupPr>
                <m:ctrlPr>
                  <w:rPr>
                    <w:rFonts w:ascii="Cambria Math" w:hAnsi="Cambria Math"/>
                    <w:i/>
                    <w:color w:val="444499"/>
                    <w:sz w:val="20"/>
                    <w:szCs w:val="20"/>
                  </w:rPr>
                </m:ctrlPr>
              </m:sSupPr>
              <m:e>
                <m:r>
                  <m:rPr>
                    <m:sty m:val="p"/>
                  </m:rPr>
                  <w:rPr>
                    <w:rFonts w:ascii="Cambria Math" w:hAnsi="Cambria Math"/>
                    <w:color w:val="444499"/>
                    <w:sz w:val="20"/>
                    <w:szCs w:val="20"/>
                  </w:rPr>
                  <m:t>λ</m:t>
                </m:r>
              </m:e>
              <m:sup>
                <m:r>
                  <w:rPr>
                    <w:rFonts w:ascii="Cambria Math" w:hAnsi="Cambria Math"/>
                    <w:color w:val="444499"/>
                    <w:sz w:val="20"/>
                    <w:szCs w:val="20"/>
                  </w:rPr>
                  <m:t>k</m:t>
                </m:r>
              </m:sup>
            </m:sSup>
            <m:sSup>
              <m:sSupPr>
                <m:ctrlPr>
                  <w:rPr>
                    <w:rFonts w:ascii="Cambria Math" w:hAnsi="Cambria Math"/>
                    <w:i/>
                    <w:color w:val="444499"/>
                    <w:sz w:val="20"/>
                    <w:szCs w:val="20"/>
                  </w:rPr>
                </m:ctrlPr>
              </m:sSupPr>
              <m:e>
                <m:r>
                  <w:rPr>
                    <w:rFonts w:ascii="Cambria Math" w:hAnsi="Cambria Math"/>
                    <w:color w:val="444499"/>
                    <w:sz w:val="20"/>
                    <w:szCs w:val="20"/>
                  </w:rPr>
                  <m:t>e</m:t>
                </m:r>
              </m:e>
              <m:sup>
                <m:r>
                  <w:rPr>
                    <w:rFonts w:ascii="Cambria Math" w:hAnsi="Cambria Math"/>
                    <w:color w:val="444499"/>
                    <w:sz w:val="20"/>
                    <w:szCs w:val="20"/>
                  </w:rPr>
                  <m:t>-</m:t>
                </m:r>
                <m:r>
                  <m:rPr>
                    <m:sty m:val="p"/>
                  </m:rPr>
                  <w:rPr>
                    <w:rFonts w:ascii="Cambria Math" w:hAnsi="Cambria Math"/>
                    <w:color w:val="444499"/>
                    <w:sz w:val="20"/>
                    <w:szCs w:val="20"/>
                  </w:rPr>
                  <m:t>λ</m:t>
                </m:r>
              </m:sup>
            </m:sSup>
            <m:ctrlPr>
              <w:rPr>
                <w:rFonts w:ascii="Cambria Math" w:hAnsi="Cambria Math"/>
                <w:i/>
                <w:color w:val="444499"/>
                <w:sz w:val="20"/>
                <w:szCs w:val="20"/>
              </w:rPr>
            </m:ctrlPr>
          </m:num>
          <m:den>
            <m:r>
              <w:rPr>
                <w:rFonts w:ascii="Cambria Math" w:hAnsi="Cambria Math"/>
                <w:color w:val="444499"/>
                <w:sz w:val="20"/>
                <w:szCs w:val="20"/>
              </w:rPr>
              <m:t>k!</m:t>
            </m:r>
            <m:ctrlPr>
              <w:rPr>
                <w:rFonts w:ascii="Cambria Math" w:hAnsi="Cambria Math"/>
                <w:i/>
                <w:color w:val="444499"/>
                <w:sz w:val="20"/>
                <w:szCs w:val="20"/>
              </w:rPr>
            </m:ctrlPr>
          </m:den>
        </m:f>
      </m:oMath>
    </w:p>
    <w:p w14:paraId="4ACDEA68" w14:textId="77777777" w:rsidR="00080155" w:rsidRPr="00080155" w:rsidRDefault="00080155" w:rsidP="00CA3B23">
      <w:pPr>
        <w:spacing w:line="480" w:lineRule="auto"/>
        <w:ind w:left="0" w:right="72"/>
        <w:jc w:val="both"/>
        <w:rPr>
          <w:i/>
          <w:color w:val="444499"/>
          <w:sz w:val="20"/>
          <w:szCs w:val="20"/>
        </w:rPr>
      </w:pPr>
    </w:p>
    <w:p w14:paraId="546363D6" w14:textId="77777777" w:rsidR="00CD16DA" w:rsidRDefault="00CD16DA" w:rsidP="00CA3B23">
      <w:pPr>
        <w:spacing w:line="480" w:lineRule="auto"/>
        <w:ind w:left="0" w:right="72"/>
        <w:jc w:val="both"/>
        <w:rPr>
          <w:i/>
          <w:color w:val="444499"/>
          <w:sz w:val="20"/>
          <w:szCs w:val="20"/>
        </w:rPr>
      </w:pPr>
    </w:p>
    <w:p w14:paraId="6F7D3328" w14:textId="77777777" w:rsidR="00CD16DA" w:rsidRDefault="00CD16DA" w:rsidP="00CA3B23">
      <w:pPr>
        <w:spacing w:line="480" w:lineRule="auto"/>
        <w:ind w:left="0" w:right="72"/>
        <w:jc w:val="both"/>
        <w:rPr>
          <w:i/>
          <w:color w:val="444499"/>
          <w:sz w:val="20"/>
          <w:szCs w:val="20"/>
        </w:rPr>
      </w:pPr>
    </w:p>
    <w:p w14:paraId="71F7053B" w14:textId="77777777" w:rsidR="00CD16DA" w:rsidRDefault="00CD16DA" w:rsidP="00CA3B23">
      <w:pPr>
        <w:spacing w:line="480" w:lineRule="auto"/>
        <w:ind w:left="0" w:right="72"/>
        <w:jc w:val="both"/>
        <w:rPr>
          <w:i/>
          <w:color w:val="444499"/>
          <w:sz w:val="20"/>
          <w:szCs w:val="20"/>
        </w:rPr>
      </w:pPr>
    </w:p>
    <w:p w14:paraId="6EC84A94" w14:textId="77777777" w:rsidR="00CD16DA" w:rsidRDefault="00CD16DA" w:rsidP="00CA3B23">
      <w:pPr>
        <w:spacing w:line="480" w:lineRule="auto"/>
        <w:ind w:left="0" w:right="72"/>
        <w:jc w:val="both"/>
        <w:rPr>
          <w:i/>
          <w:color w:val="444499"/>
          <w:sz w:val="20"/>
          <w:szCs w:val="20"/>
        </w:rPr>
      </w:pPr>
    </w:p>
    <w:p w14:paraId="538BD08D" w14:textId="77777777" w:rsidR="00CD16DA" w:rsidRDefault="00CD16DA" w:rsidP="00CA3B23">
      <w:pPr>
        <w:spacing w:line="480" w:lineRule="auto"/>
        <w:ind w:left="0" w:right="72"/>
        <w:jc w:val="both"/>
        <w:rPr>
          <w:i/>
          <w:color w:val="444499"/>
          <w:sz w:val="20"/>
          <w:szCs w:val="20"/>
        </w:rPr>
      </w:pPr>
    </w:p>
    <w:p w14:paraId="1D07EB82" w14:textId="77777777" w:rsidR="00CD16DA" w:rsidRDefault="00CD16DA" w:rsidP="00CA3B23">
      <w:pPr>
        <w:spacing w:line="480" w:lineRule="auto"/>
        <w:ind w:left="0" w:right="72"/>
        <w:jc w:val="both"/>
        <w:rPr>
          <w:i/>
          <w:color w:val="444499"/>
          <w:sz w:val="20"/>
          <w:szCs w:val="20"/>
        </w:rPr>
      </w:pPr>
    </w:p>
    <w:p w14:paraId="49A27342" w14:textId="77777777" w:rsidR="00CD16DA" w:rsidRDefault="00CD16DA" w:rsidP="00CA3B23">
      <w:pPr>
        <w:spacing w:line="480" w:lineRule="auto"/>
        <w:ind w:left="0" w:right="72"/>
        <w:jc w:val="both"/>
        <w:rPr>
          <w:i/>
          <w:color w:val="444499"/>
          <w:sz w:val="20"/>
          <w:szCs w:val="20"/>
        </w:rPr>
      </w:pPr>
    </w:p>
    <w:p w14:paraId="17EBDE65" w14:textId="6030661C" w:rsidR="00D86FD6" w:rsidRDefault="00845B8C" w:rsidP="00CA3B23">
      <w:pPr>
        <w:pStyle w:val="ListParagraph"/>
        <w:numPr>
          <w:ilvl w:val="0"/>
          <w:numId w:val="2"/>
        </w:numPr>
        <w:pBdr>
          <w:top w:val="nil"/>
          <w:left w:val="nil"/>
          <w:bottom w:val="nil"/>
          <w:right w:val="nil"/>
          <w:between w:val="nil"/>
        </w:pBdr>
        <w:spacing w:line="480" w:lineRule="auto"/>
        <w:rPr>
          <w:b/>
        </w:rPr>
      </w:pPr>
      <w:r>
        <w:rPr>
          <w:b/>
        </w:rPr>
        <w:t>Possible claims</w:t>
      </w:r>
    </w:p>
    <w:p w14:paraId="56DAA7D2" w14:textId="604012A2" w:rsidR="000D794A" w:rsidRPr="007B657F" w:rsidRDefault="004D739F" w:rsidP="001B09F6">
      <w:pPr>
        <w:pBdr>
          <w:top w:val="nil"/>
          <w:left w:val="nil"/>
          <w:bottom w:val="nil"/>
          <w:right w:val="nil"/>
          <w:between w:val="nil"/>
        </w:pBdr>
        <w:spacing w:line="480" w:lineRule="auto"/>
        <w:ind w:left="0"/>
        <w:rPr>
          <w:bCs/>
        </w:rPr>
      </w:pPr>
      <w:r>
        <w:rPr>
          <w:b/>
        </w:rPr>
        <w:tab/>
      </w:r>
    </w:p>
    <w:p w14:paraId="7AE494D4" w14:textId="77777777" w:rsidR="000D794A" w:rsidRDefault="000D794A" w:rsidP="00CA3B23">
      <w:pPr>
        <w:pBdr>
          <w:top w:val="nil"/>
          <w:left w:val="nil"/>
          <w:bottom w:val="nil"/>
          <w:right w:val="nil"/>
          <w:between w:val="nil"/>
        </w:pBdr>
        <w:spacing w:line="480" w:lineRule="auto"/>
        <w:ind w:left="360"/>
        <w:rPr>
          <w:b/>
        </w:rPr>
      </w:pPr>
    </w:p>
    <w:p w14:paraId="39E05B74" w14:textId="77777777" w:rsidR="00AF38F0" w:rsidRDefault="00AF38F0" w:rsidP="00CA3B23">
      <w:pPr>
        <w:pBdr>
          <w:top w:val="nil"/>
          <w:left w:val="nil"/>
          <w:bottom w:val="nil"/>
          <w:right w:val="nil"/>
          <w:between w:val="nil"/>
        </w:pBdr>
        <w:spacing w:line="480" w:lineRule="auto"/>
        <w:ind w:left="360"/>
        <w:rPr>
          <w:b/>
        </w:rPr>
      </w:pPr>
    </w:p>
    <w:p w14:paraId="7CA212B9" w14:textId="77777777" w:rsidR="00AF38F0" w:rsidRDefault="00AF38F0" w:rsidP="00CA3B23">
      <w:pPr>
        <w:pBdr>
          <w:top w:val="nil"/>
          <w:left w:val="nil"/>
          <w:bottom w:val="nil"/>
          <w:right w:val="nil"/>
          <w:between w:val="nil"/>
        </w:pBdr>
        <w:spacing w:line="480" w:lineRule="auto"/>
        <w:ind w:left="360"/>
        <w:rPr>
          <w:b/>
        </w:rPr>
      </w:pPr>
    </w:p>
    <w:p w14:paraId="3FC6BFC8" w14:textId="77777777" w:rsidR="00845B8C" w:rsidRPr="00F71E7D" w:rsidRDefault="00845B8C" w:rsidP="00845B8C">
      <w:pPr>
        <w:spacing w:line="480" w:lineRule="auto"/>
        <w:ind w:left="0" w:right="72"/>
        <w:jc w:val="both"/>
        <w:rPr>
          <w:lang w:val="en-IN"/>
        </w:rPr>
      </w:pPr>
      <w:r w:rsidRPr="00F71E7D">
        <w:rPr>
          <w:b/>
          <w:bCs/>
          <w:lang w:val="en-IN"/>
        </w:rPr>
        <w:t>Possible claims:</w:t>
      </w:r>
      <w:r w:rsidRPr="00F71E7D">
        <w:rPr>
          <w:lang w:val="en-IN"/>
        </w:rPr>
        <w:t> </w:t>
      </w:r>
    </w:p>
    <w:p w14:paraId="38804B48" w14:textId="77777777" w:rsidR="00E959CE" w:rsidRDefault="00845B8C" w:rsidP="00E959CE">
      <w:pPr>
        <w:pStyle w:val="ListParagraph"/>
        <w:numPr>
          <w:ilvl w:val="0"/>
          <w:numId w:val="28"/>
        </w:numPr>
        <w:spacing w:line="480" w:lineRule="auto"/>
        <w:ind w:right="72"/>
        <w:jc w:val="both"/>
        <w:rPr>
          <w:lang w:val="en-IN"/>
        </w:rPr>
      </w:pPr>
      <w:r w:rsidRPr="00E959CE">
        <w:rPr>
          <w:lang w:val="en-IN"/>
        </w:rPr>
        <w:t xml:space="preserve">We could show that when a drought is active in some region (A), there is more chances of occurrence of drought in region B. </w:t>
      </w:r>
    </w:p>
    <w:p w14:paraId="46B8429C" w14:textId="43589606" w:rsidR="00845B8C" w:rsidRPr="00E959CE" w:rsidRDefault="00845B8C" w:rsidP="00E959CE">
      <w:pPr>
        <w:pStyle w:val="ListParagraph"/>
        <w:numPr>
          <w:ilvl w:val="0"/>
          <w:numId w:val="28"/>
        </w:numPr>
        <w:spacing w:line="480" w:lineRule="auto"/>
        <w:ind w:right="72"/>
        <w:jc w:val="both"/>
        <w:rPr>
          <w:lang w:val="en-IN"/>
        </w:rPr>
      </w:pPr>
      <w:r w:rsidRPr="00E959CE">
        <w:rPr>
          <w:lang w:val="en-IN"/>
        </w:rPr>
        <w:lastRenderedPageBreak/>
        <w:t>Also, the drought rich period and flood rich periods are active during some phases of climate oscillations. </w:t>
      </w:r>
    </w:p>
    <w:p w14:paraId="25E0242E" w14:textId="77777777" w:rsidR="00845B8C" w:rsidRPr="00E959CE" w:rsidRDefault="00845B8C" w:rsidP="00E959CE">
      <w:pPr>
        <w:pStyle w:val="ListParagraph"/>
        <w:numPr>
          <w:ilvl w:val="0"/>
          <w:numId w:val="28"/>
        </w:numPr>
        <w:spacing w:line="480" w:lineRule="auto"/>
        <w:ind w:right="72"/>
        <w:jc w:val="both"/>
        <w:rPr>
          <w:lang w:val="en-IN"/>
        </w:rPr>
      </w:pPr>
      <w:r w:rsidRPr="00E959CE">
        <w:rPr>
          <w:lang w:val="en-IN"/>
        </w:rPr>
        <w:t>We could claim there occurs some de-coupling of spatial compounding events at certain regions from others. </w:t>
      </w:r>
    </w:p>
    <w:p w14:paraId="190D04E6" w14:textId="053CCA5C" w:rsidR="00AF38F0" w:rsidRPr="00A57619" w:rsidRDefault="00845B8C" w:rsidP="00A57619">
      <w:pPr>
        <w:pStyle w:val="ListParagraph"/>
        <w:numPr>
          <w:ilvl w:val="0"/>
          <w:numId w:val="28"/>
        </w:numPr>
        <w:spacing w:line="480" w:lineRule="auto"/>
        <w:ind w:right="72"/>
        <w:jc w:val="both"/>
        <w:rPr>
          <w:lang w:val="en-IN"/>
        </w:rPr>
      </w:pPr>
      <w:r w:rsidRPr="00E959CE">
        <w:rPr>
          <w:lang w:val="en-IN"/>
        </w:rPr>
        <w:t>The drivers could be the ITCZ encroachment due to climate change, direction of wind etc </w:t>
      </w:r>
    </w:p>
    <w:p w14:paraId="220BCA51" w14:textId="5E8067F8" w:rsidR="00AF38F0" w:rsidRDefault="00D47B40" w:rsidP="00E959CE">
      <w:pPr>
        <w:pStyle w:val="ListParagraph"/>
        <w:numPr>
          <w:ilvl w:val="0"/>
          <w:numId w:val="28"/>
        </w:numPr>
        <w:pBdr>
          <w:top w:val="nil"/>
          <w:left w:val="nil"/>
          <w:bottom w:val="nil"/>
          <w:right w:val="nil"/>
          <w:between w:val="nil"/>
        </w:pBdr>
        <w:spacing w:line="480" w:lineRule="auto"/>
        <w:rPr>
          <w:bCs/>
        </w:rPr>
      </w:pPr>
      <w:r w:rsidRPr="00E959CE">
        <w:rPr>
          <w:bCs/>
        </w:rPr>
        <w:t xml:space="preserve">The spatial dependency is </w:t>
      </w:r>
      <w:r w:rsidR="00E959CE" w:rsidRPr="00E959CE">
        <w:rPr>
          <w:bCs/>
        </w:rPr>
        <w:t xml:space="preserve">greater in the winter season while it is </w:t>
      </w:r>
      <w:proofErr w:type="gramStart"/>
      <w:r w:rsidR="00E959CE" w:rsidRPr="00E959CE">
        <w:rPr>
          <w:bCs/>
        </w:rPr>
        <w:t>lesser</w:t>
      </w:r>
      <w:proofErr w:type="gramEnd"/>
      <w:r w:rsidR="00E959CE" w:rsidRPr="00E959CE">
        <w:rPr>
          <w:bCs/>
        </w:rPr>
        <w:t xml:space="preserve"> in winter</w:t>
      </w:r>
    </w:p>
    <w:p w14:paraId="3A7A8D2E" w14:textId="77777777" w:rsidR="00A57619" w:rsidRPr="00E959CE" w:rsidRDefault="00A57619" w:rsidP="00E959CE">
      <w:pPr>
        <w:pStyle w:val="ListParagraph"/>
        <w:numPr>
          <w:ilvl w:val="0"/>
          <w:numId w:val="28"/>
        </w:numPr>
        <w:pBdr>
          <w:top w:val="nil"/>
          <w:left w:val="nil"/>
          <w:bottom w:val="nil"/>
          <w:right w:val="nil"/>
          <w:between w:val="nil"/>
        </w:pBdr>
        <w:spacing w:line="480" w:lineRule="auto"/>
        <w:rPr>
          <w:bCs/>
        </w:rPr>
      </w:pPr>
    </w:p>
    <w:p w14:paraId="057C3AA3" w14:textId="77777777" w:rsidR="00AF38F0" w:rsidRDefault="00AF38F0" w:rsidP="00CA3B23">
      <w:pPr>
        <w:pBdr>
          <w:top w:val="nil"/>
          <w:left w:val="nil"/>
          <w:bottom w:val="nil"/>
          <w:right w:val="nil"/>
          <w:between w:val="nil"/>
        </w:pBdr>
        <w:spacing w:line="480" w:lineRule="auto"/>
        <w:ind w:left="360"/>
        <w:rPr>
          <w:b/>
        </w:rPr>
      </w:pPr>
    </w:p>
    <w:p w14:paraId="26BB4C23" w14:textId="77777777" w:rsidR="00AF38F0" w:rsidRDefault="00AF38F0" w:rsidP="00CA3B23">
      <w:pPr>
        <w:pBdr>
          <w:top w:val="nil"/>
          <w:left w:val="nil"/>
          <w:bottom w:val="nil"/>
          <w:right w:val="nil"/>
          <w:between w:val="nil"/>
        </w:pBdr>
        <w:spacing w:line="480" w:lineRule="auto"/>
        <w:ind w:left="360"/>
        <w:rPr>
          <w:b/>
        </w:rPr>
      </w:pPr>
    </w:p>
    <w:p w14:paraId="7ABB6470" w14:textId="77777777" w:rsidR="00AF38F0" w:rsidRDefault="00AF38F0" w:rsidP="00CA3B23">
      <w:pPr>
        <w:pBdr>
          <w:top w:val="nil"/>
          <w:left w:val="nil"/>
          <w:bottom w:val="nil"/>
          <w:right w:val="nil"/>
          <w:between w:val="nil"/>
        </w:pBdr>
        <w:spacing w:line="480" w:lineRule="auto"/>
        <w:ind w:left="360"/>
        <w:rPr>
          <w:b/>
        </w:rPr>
      </w:pPr>
    </w:p>
    <w:p w14:paraId="602F555F" w14:textId="77777777" w:rsidR="00AF38F0" w:rsidRDefault="00AF38F0" w:rsidP="00CA3B23">
      <w:pPr>
        <w:pBdr>
          <w:top w:val="nil"/>
          <w:left w:val="nil"/>
          <w:bottom w:val="nil"/>
          <w:right w:val="nil"/>
          <w:between w:val="nil"/>
        </w:pBdr>
        <w:spacing w:line="480" w:lineRule="auto"/>
        <w:ind w:left="360"/>
        <w:rPr>
          <w:b/>
        </w:rPr>
      </w:pPr>
    </w:p>
    <w:p w14:paraId="75EE31E7" w14:textId="77777777" w:rsidR="00AF38F0" w:rsidRDefault="00AF38F0" w:rsidP="00CA3B23">
      <w:pPr>
        <w:pBdr>
          <w:top w:val="nil"/>
          <w:left w:val="nil"/>
          <w:bottom w:val="nil"/>
          <w:right w:val="nil"/>
          <w:between w:val="nil"/>
        </w:pBdr>
        <w:spacing w:line="480" w:lineRule="auto"/>
        <w:ind w:left="360"/>
        <w:rPr>
          <w:b/>
        </w:rPr>
      </w:pPr>
    </w:p>
    <w:p w14:paraId="610F90DE" w14:textId="77777777" w:rsidR="00AF38F0" w:rsidRDefault="00AF38F0" w:rsidP="00CA3B23">
      <w:pPr>
        <w:pBdr>
          <w:top w:val="nil"/>
          <w:left w:val="nil"/>
          <w:bottom w:val="nil"/>
          <w:right w:val="nil"/>
          <w:between w:val="nil"/>
        </w:pBdr>
        <w:spacing w:line="480" w:lineRule="auto"/>
        <w:ind w:left="360"/>
        <w:rPr>
          <w:b/>
        </w:rPr>
      </w:pPr>
    </w:p>
    <w:p w14:paraId="17791550" w14:textId="77777777" w:rsidR="00AF38F0" w:rsidRDefault="00AF38F0" w:rsidP="00CA3B23">
      <w:pPr>
        <w:pBdr>
          <w:top w:val="nil"/>
          <w:left w:val="nil"/>
          <w:bottom w:val="nil"/>
          <w:right w:val="nil"/>
          <w:between w:val="nil"/>
        </w:pBdr>
        <w:spacing w:line="480" w:lineRule="auto"/>
        <w:ind w:left="360"/>
        <w:rPr>
          <w:b/>
        </w:rPr>
      </w:pPr>
    </w:p>
    <w:p w14:paraId="4DEB1120" w14:textId="77777777" w:rsidR="00AF38F0" w:rsidRDefault="00AF38F0" w:rsidP="00CA3B23">
      <w:pPr>
        <w:pBdr>
          <w:top w:val="nil"/>
          <w:left w:val="nil"/>
          <w:bottom w:val="nil"/>
          <w:right w:val="nil"/>
          <w:between w:val="nil"/>
        </w:pBdr>
        <w:spacing w:line="480" w:lineRule="auto"/>
        <w:ind w:left="360"/>
        <w:rPr>
          <w:b/>
        </w:rPr>
      </w:pPr>
    </w:p>
    <w:p w14:paraId="1983B5B0" w14:textId="77777777" w:rsidR="00AF38F0" w:rsidRDefault="00AF38F0" w:rsidP="00CA3B23">
      <w:pPr>
        <w:pBdr>
          <w:top w:val="nil"/>
          <w:left w:val="nil"/>
          <w:bottom w:val="nil"/>
          <w:right w:val="nil"/>
          <w:between w:val="nil"/>
        </w:pBdr>
        <w:spacing w:line="480" w:lineRule="auto"/>
        <w:ind w:left="360"/>
        <w:rPr>
          <w:b/>
        </w:rPr>
      </w:pPr>
    </w:p>
    <w:p w14:paraId="4B8C0647" w14:textId="77777777" w:rsidR="00AF38F0" w:rsidRDefault="00AF38F0" w:rsidP="00CA3B23">
      <w:pPr>
        <w:pBdr>
          <w:top w:val="nil"/>
          <w:left w:val="nil"/>
          <w:bottom w:val="nil"/>
          <w:right w:val="nil"/>
          <w:between w:val="nil"/>
        </w:pBdr>
        <w:spacing w:line="480" w:lineRule="auto"/>
        <w:ind w:left="360"/>
        <w:rPr>
          <w:b/>
        </w:rPr>
      </w:pPr>
    </w:p>
    <w:p w14:paraId="195B25E2" w14:textId="77777777" w:rsidR="00AF38F0" w:rsidRDefault="00AF38F0" w:rsidP="00CA3B23">
      <w:pPr>
        <w:pBdr>
          <w:top w:val="nil"/>
          <w:left w:val="nil"/>
          <w:bottom w:val="nil"/>
          <w:right w:val="nil"/>
          <w:between w:val="nil"/>
        </w:pBdr>
        <w:spacing w:line="480" w:lineRule="auto"/>
        <w:ind w:left="360"/>
        <w:rPr>
          <w:b/>
        </w:rPr>
      </w:pPr>
    </w:p>
    <w:p w14:paraId="478A1B2A" w14:textId="77777777" w:rsidR="000D794A" w:rsidRDefault="000D794A" w:rsidP="00CA3B23">
      <w:pPr>
        <w:pBdr>
          <w:top w:val="nil"/>
          <w:left w:val="nil"/>
          <w:bottom w:val="nil"/>
          <w:right w:val="nil"/>
          <w:between w:val="nil"/>
        </w:pBdr>
        <w:spacing w:line="480" w:lineRule="auto"/>
        <w:ind w:left="360"/>
        <w:rPr>
          <w:b/>
        </w:rPr>
      </w:pPr>
    </w:p>
    <w:p w14:paraId="0DCA614D" w14:textId="77777777" w:rsidR="000D794A" w:rsidRDefault="000D794A" w:rsidP="00CA3B23">
      <w:pPr>
        <w:pBdr>
          <w:top w:val="nil"/>
          <w:left w:val="nil"/>
          <w:bottom w:val="nil"/>
          <w:right w:val="nil"/>
          <w:between w:val="nil"/>
        </w:pBdr>
        <w:spacing w:line="480" w:lineRule="auto"/>
        <w:ind w:left="360"/>
        <w:rPr>
          <w:b/>
        </w:rPr>
      </w:pPr>
    </w:p>
    <w:p w14:paraId="2AD6246C" w14:textId="77777777" w:rsidR="000D794A" w:rsidRDefault="000D794A" w:rsidP="00CA3B23">
      <w:pPr>
        <w:pBdr>
          <w:top w:val="nil"/>
          <w:left w:val="nil"/>
          <w:bottom w:val="nil"/>
          <w:right w:val="nil"/>
          <w:between w:val="nil"/>
        </w:pBdr>
        <w:spacing w:line="480" w:lineRule="auto"/>
        <w:ind w:left="360"/>
        <w:rPr>
          <w:b/>
        </w:rPr>
      </w:pPr>
    </w:p>
    <w:p w14:paraId="57FEF239" w14:textId="77777777" w:rsidR="000D794A" w:rsidRDefault="000D794A" w:rsidP="00CA3B23">
      <w:pPr>
        <w:pBdr>
          <w:top w:val="nil"/>
          <w:left w:val="nil"/>
          <w:bottom w:val="nil"/>
          <w:right w:val="nil"/>
          <w:between w:val="nil"/>
        </w:pBdr>
        <w:spacing w:line="480" w:lineRule="auto"/>
        <w:ind w:left="360"/>
        <w:rPr>
          <w:b/>
        </w:rPr>
      </w:pPr>
    </w:p>
    <w:p w14:paraId="55182B92" w14:textId="77777777" w:rsidR="000D794A" w:rsidRDefault="000D794A" w:rsidP="00CA3B23">
      <w:pPr>
        <w:pBdr>
          <w:top w:val="nil"/>
          <w:left w:val="nil"/>
          <w:bottom w:val="nil"/>
          <w:right w:val="nil"/>
          <w:between w:val="nil"/>
        </w:pBdr>
        <w:spacing w:line="480" w:lineRule="auto"/>
        <w:ind w:left="360"/>
        <w:rPr>
          <w:b/>
        </w:rPr>
      </w:pPr>
    </w:p>
    <w:p w14:paraId="5E8AB718" w14:textId="77777777" w:rsidR="000D794A" w:rsidRDefault="000D794A" w:rsidP="00CA3B23">
      <w:pPr>
        <w:pBdr>
          <w:top w:val="nil"/>
          <w:left w:val="nil"/>
          <w:bottom w:val="nil"/>
          <w:right w:val="nil"/>
          <w:between w:val="nil"/>
        </w:pBdr>
        <w:spacing w:line="480" w:lineRule="auto"/>
        <w:ind w:left="360"/>
        <w:rPr>
          <w:b/>
        </w:rPr>
      </w:pPr>
    </w:p>
    <w:p w14:paraId="5BB7B3B0" w14:textId="63220BF5" w:rsidR="00E539D7" w:rsidRDefault="00AF38F0" w:rsidP="00CA3B23">
      <w:pPr>
        <w:pBdr>
          <w:top w:val="nil"/>
          <w:left w:val="nil"/>
          <w:bottom w:val="nil"/>
          <w:right w:val="nil"/>
          <w:between w:val="nil"/>
        </w:pBdr>
        <w:spacing w:line="480" w:lineRule="auto"/>
        <w:ind w:left="0"/>
        <w:rPr>
          <w:b/>
        </w:rPr>
      </w:pPr>
      <w:r>
        <w:rPr>
          <w:b/>
        </w:rPr>
        <w:lastRenderedPageBreak/>
        <w:t>Expected figures</w:t>
      </w:r>
    </w:p>
    <w:p w14:paraId="6C0165DD" w14:textId="475D014A" w:rsidR="00784979" w:rsidRDefault="003D6BA7" w:rsidP="00CA3B23">
      <w:pPr>
        <w:pBdr>
          <w:top w:val="nil"/>
          <w:left w:val="nil"/>
          <w:bottom w:val="nil"/>
          <w:right w:val="nil"/>
          <w:between w:val="nil"/>
        </w:pBdr>
        <w:spacing w:line="480" w:lineRule="auto"/>
        <w:ind w:left="0"/>
        <w:rPr>
          <w:bCs/>
        </w:rPr>
      </w:pPr>
      <w:r w:rsidRPr="003D6BA7">
        <w:rPr>
          <w:bCs/>
          <w:noProof/>
        </w:rPr>
        <w:drawing>
          <wp:inline distT="0" distB="0" distL="0" distR="0" wp14:anchorId="560752AB" wp14:editId="6DAA97F4">
            <wp:extent cx="5758815" cy="4076700"/>
            <wp:effectExtent l="0" t="0" r="0" b="0"/>
            <wp:docPr id="970021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02101" name=""/>
                    <pic:cNvPicPr/>
                  </pic:nvPicPr>
                  <pic:blipFill>
                    <a:blip r:embed="rId10"/>
                    <a:stretch>
                      <a:fillRect/>
                    </a:stretch>
                  </pic:blipFill>
                  <pic:spPr>
                    <a:xfrm>
                      <a:off x="0" y="0"/>
                      <a:ext cx="5758815" cy="4076700"/>
                    </a:xfrm>
                    <a:prstGeom prst="rect">
                      <a:avLst/>
                    </a:prstGeom>
                  </pic:spPr>
                </pic:pic>
              </a:graphicData>
            </a:graphic>
          </wp:inline>
        </w:drawing>
      </w:r>
    </w:p>
    <w:p w14:paraId="23E7FAA6" w14:textId="77777777" w:rsidR="00AF38F0" w:rsidRDefault="00AF38F0" w:rsidP="00CA3B23">
      <w:pPr>
        <w:pBdr>
          <w:top w:val="nil"/>
          <w:left w:val="nil"/>
          <w:bottom w:val="nil"/>
          <w:right w:val="nil"/>
          <w:between w:val="nil"/>
        </w:pBdr>
        <w:spacing w:line="480" w:lineRule="auto"/>
        <w:ind w:left="0"/>
        <w:rPr>
          <w:bCs/>
        </w:rPr>
      </w:pPr>
    </w:p>
    <w:p w14:paraId="52EA0D83" w14:textId="77777777" w:rsidR="00AF38F0" w:rsidRDefault="00AF38F0" w:rsidP="00CA3B23">
      <w:pPr>
        <w:pBdr>
          <w:top w:val="nil"/>
          <w:left w:val="nil"/>
          <w:bottom w:val="nil"/>
          <w:right w:val="nil"/>
          <w:between w:val="nil"/>
        </w:pBdr>
        <w:spacing w:line="480" w:lineRule="auto"/>
        <w:ind w:left="0"/>
        <w:rPr>
          <w:bCs/>
        </w:rPr>
      </w:pPr>
    </w:p>
    <w:p w14:paraId="38F8D383" w14:textId="77777777" w:rsidR="00AF38F0" w:rsidRDefault="00AF38F0" w:rsidP="00CA3B23">
      <w:pPr>
        <w:pBdr>
          <w:top w:val="nil"/>
          <w:left w:val="nil"/>
          <w:bottom w:val="nil"/>
          <w:right w:val="nil"/>
          <w:between w:val="nil"/>
        </w:pBdr>
        <w:spacing w:line="480" w:lineRule="auto"/>
        <w:ind w:left="0"/>
        <w:rPr>
          <w:bCs/>
        </w:rPr>
      </w:pPr>
    </w:p>
    <w:p w14:paraId="67E42F8F" w14:textId="77777777" w:rsidR="00AF38F0" w:rsidRDefault="00AF38F0" w:rsidP="00CA3B23">
      <w:pPr>
        <w:pBdr>
          <w:top w:val="nil"/>
          <w:left w:val="nil"/>
          <w:bottom w:val="nil"/>
          <w:right w:val="nil"/>
          <w:between w:val="nil"/>
        </w:pBdr>
        <w:spacing w:line="480" w:lineRule="auto"/>
        <w:ind w:left="0"/>
        <w:rPr>
          <w:bCs/>
        </w:rPr>
      </w:pPr>
    </w:p>
    <w:p w14:paraId="4208E400" w14:textId="77777777" w:rsidR="00676FDA" w:rsidRPr="00CE7568" w:rsidRDefault="00676FDA" w:rsidP="00CA3B23">
      <w:pPr>
        <w:pBdr>
          <w:top w:val="nil"/>
          <w:left w:val="nil"/>
          <w:bottom w:val="nil"/>
          <w:right w:val="nil"/>
          <w:between w:val="nil"/>
        </w:pBdr>
        <w:spacing w:line="480" w:lineRule="auto"/>
        <w:ind w:left="0"/>
        <w:rPr>
          <w:bCs/>
        </w:rPr>
      </w:pPr>
    </w:p>
    <w:p w14:paraId="4A0A1757" w14:textId="3736F03A" w:rsidR="006F03FD" w:rsidRDefault="002F36DC" w:rsidP="00CA3B23">
      <w:pPr>
        <w:pStyle w:val="ListParagraph"/>
        <w:numPr>
          <w:ilvl w:val="0"/>
          <w:numId w:val="2"/>
        </w:numPr>
        <w:pBdr>
          <w:top w:val="nil"/>
          <w:left w:val="nil"/>
          <w:bottom w:val="nil"/>
          <w:right w:val="nil"/>
          <w:between w:val="nil"/>
        </w:pBdr>
        <w:spacing w:line="480" w:lineRule="auto"/>
        <w:rPr>
          <w:b/>
        </w:rPr>
      </w:pPr>
      <w:r w:rsidRPr="00A27721">
        <w:rPr>
          <w:b/>
        </w:rPr>
        <w:t>Conclusions and Future Work</w:t>
      </w:r>
    </w:p>
    <w:p w14:paraId="388C90F0" w14:textId="77777777" w:rsidR="00C57E01" w:rsidRDefault="00C57E01" w:rsidP="00CA3B23">
      <w:pPr>
        <w:spacing w:line="480" w:lineRule="auto"/>
        <w:ind w:left="0" w:right="72"/>
      </w:pPr>
    </w:p>
    <w:p w14:paraId="2997C223" w14:textId="77777777" w:rsidR="004C61A4" w:rsidRDefault="004C61A4" w:rsidP="00CA3B23">
      <w:pPr>
        <w:spacing w:line="480" w:lineRule="auto"/>
        <w:ind w:left="0" w:right="72"/>
      </w:pPr>
    </w:p>
    <w:p w14:paraId="47BEC281" w14:textId="77777777" w:rsidR="004C61A4" w:rsidRDefault="004C61A4" w:rsidP="00CA3B23">
      <w:pPr>
        <w:spacing w:line="480" w:lineRule="auto"/>
        <w:ind w:left="0" w:right="72"/>
      </w:pPr>
    </w:p>
    <w:p w14:paraId="6A982928" w14:textId="77777777" w:rsidR="004C61A4" w:rsidRDefault="004C61A4" w:rsidP="00CA3B23">
      <w:pPr>
        <w:spacing w:line="480" w:lineRule="auto"/>
        <w:ind w:left="0" w:right="72"/>
      </w:pPr>
    </w:p>
    <w:p w14:paraId="15826583" w14:textId="77777777" w:rsidR="004C61A4" w:rsidRDefault="004C61A4" w:rsidP="00CA3B23">
      <w:pPr>
        <w:spacing w:line="480" w:lineRule="auto"/>
        <w:ind w:left="0" w:right="72"/>
      </w:pPr>
    </w:p>
    <w:p w14:paraId="1F2198A3" w14:textId="77777777" w:rsidR="004C61A4" w:rsidRDefault="004C61A4" w:rsidP="00CA3B23">
      <w:pPr>
        <w:spacing w:line="480" w:lineRule="auto"/>
        <w:ind w:left="0" w:right="72"/>
      </w:pPr>
    </w:p>
    <w:p w14:paraId="2C48A20C" w14:textId="77777777" w:rsidR="004C61A4" w:rsidRDefault="004C61A4" w:rsidP="00CA3B23">
      <w:pPr>
        <w:spacing w:line="480" w:lineRule="auto"/>
        <w:ind w:left="0" w:right="72"/>
      </w:pPr>
    </w:p>
    <w:p w14:paraId="67D9545C" w14:textId="77777777" w:rsidR="004C61A4" w:rsidRDefault="004C61A4" w:rsidP="00CA3B23">
      <w:pPr>
        <w:spacing w:line="480" w:lineRule="auto"/>
        <w:ind w:left="0" w:right="72"/>
      </w:pPr>
    </w:p>
    <w:p w14:paraId="54DA2319" w14:textId="77777777" w:rsidR="004C61A4" w:rsidRDefault="004C61A4" w:rsidP="00CA3B23">
      <w:pPr>
        <w:spacing w:line="480" w:lineRule="auto"/>
        <w:ind w:left="0" w:right="72"/>
      </w:pPr>
    </w:p>
    <w:p w14:paraId="32CB437C" w14:textId="77777777" w:rsidR="004C61A4" w:rsidRDefault="004C61A4" w:rsidP="00CA3B23">
      <w:pPr>
        <w:spacing w:line="480" w:lineRule="auto"/>
        <w:ind w:left="0" w:right="72"/>
      </w:pPr>
    </w:p>
    <w:p w14:paraId="234652EA" w14:textId="77777777" w:rsidR="004C61A4" w:rsidRDefault="004C61A4" w:rsidP="00CA3B23">
      <w:pPr>
        <w:spacing w:line="480" w:lineRule="auto"/>
        <w:ind w:left="0" w:right="72"/>
      </w:pPr>
    </w:p>
    <w:p w14:paraId="36C26671" w14:textId="77777777" w:rsidR="004C61A4" w:rsidRDefault="004C61A4" w:rsidP="00CA3B23">
      <w:pPr>
        <w:spacing w:line="480" w:lineRule="auto"/>
        <w:ind w:left="0" w:right="72"/>
      </w:pPr>
    </w:p>
    <w:p w14:paraId="729313A3" w14:textId="77777777" w:rsidR="004C61A4" w:rsidRDefault="004C61A4" w:rsidP="00CA3B23">
      <w:pPr>
        <w:spacing w:line="480" w:lineRule="auto"/>
        <w:ind w:left="0" w:right="72"/>
      </w:pPr>
    </w:p>
    <w:p w14:paraId="6BFA8D5A" w14:textId="77777777" w:rsidR="004C61A4" w:rsidRDefault="004C61A4" w:rsidP="00CA3B23">
      <w:pPr>
        <w:spacing w:line="480" w:lineRule="auto"/>
        <w:ind w:left="0" w:right="72"/>
      </w:pPr>
    </w:p>
    <w:p w14:paraId="243B4C67" w14:textId="77777777" w:rsidR="004C61A4" w:rsidRPr="00D53DB4" w:rsidRDefault="004C61A4" w:rsidP="00CA3B23">
      <w:pPr>
        <w:spacing w:line="480" w:lineRule="auto"/>
        <w:ind w:left="0" w:right="72"/>
      </w:pPr>
    </w:p>
    <w:p w14:paraId="6BAFBE44" w14:textId="77777777" w:rsidR="00A35206" w:rsidRDefault="00A35206" w:rsidP="00CA3B23">
      <w:pPr>
        <w:spacing w:line="480" w:lineRule="auto"/>
        <w:ind w:right="72"/>
        <w:rPr>
          <w:b/>
          <w:bCs/>
        </w:rPr>
      </w:pPr>
    </w:p>
    <w:p w14:paraId="5C18411B" w14:textId="3FD2C7DE" w:rsidR="00CA3A1B" w:rsidRDefault="002F36DC" w:rsidP="00CA3B23">
      <w:pPr>
        <w:spacing w:line="480" w:lineRule="auto"/>
        <w:ind w:left="0" w:right="72"/>
        <w:rPr>
          <w:b/>
          <w:bCs/>
        </w:rPr>
      </w:pPr>
      <w:r w:rsidRPr="00A2288C">
        <w:rPr>
          <w:b/>
          <w:bCs/>
        </w:rPr>
        <w:t>Acknowledgements</w:t>
      </w:r>
    </w:p>
    <w:p w14:paraId="056FFC48" w14:textId="189CD92F" w:rsidR="000F67EB" w:rsidRPr="00BB0713" w:rsidRDefault="00E14E79" w:rsidP="00CA3B23">
      <w:pPr>
        <w:spacing w:line="480" w:lineRule="auto"/>
        <w:ind w:left="0" w:right="72"/>
      </w:pPr>
      <w:r w:rsidRPr="00E14E79">
        <w:t xml:space="preserve">The study was carried out in the IIT Delhi </w:t>
      </w:r>
      <w:proofErr w:type="spellStart"/>
      <w:r w:rsidRPr="00E14E79">
        <w:t>HydroSense</w:t>
      </w:r>
      <w:proofErr w:type="spellEnd"/>
      <w:r w:rsidRPr="00E14E79">
        <w:t xml:space="preserve"> lab (https://hydrosense.iitd.ac.in/), and the authors thank the IIT Delhi High Performance Computing facility for supplying the computational and storage resources.</w:t>
      </w:r>
      <w:r w:rsidR="008B6EBA">
        <w:t xml:space="preserve"> </w:t>
      </w:r>
      <w:r w:rsidR="00E8548E" w:rsidRPr="00E8548E">
        <w:t xml:space="preserve">Dr. Manabendra </w:t>
      </w:r>
      <w:proofErr w:type="spellStart"/>
      <w:r w:rsidR="00E8548E" w:rsidRPr="00E8548E">
        <w:t>Saharia</w:t>
      </w:r>
      <w:proofErr w:type="spellEnd"/>
      <w:r w:rsidR="00E8548E" w:rsidRPr="00E8548E">
        <w:t xml:space="preserve"> expresses gratitude for grants that provided funding</w:t>
      </w:r>
      <w:r w:rsidR="003C5B4B">
        <w:t xml:space="preserve"> for this work</w:t>
      </w:r>
      <w:r w:rsidR="002B2E21">
        <w:t xml:space="preserve"> </w:t>
      </w:r>
      <w:r w:rsidR="00872F1E">
        <w:t>such</w:t>
      </w:r>
      <w:r w:rsidR="00E8548E">
        <w:t xml:space="preserve"> as</w:t>
      </w:r>
      <w:r w:rsidR="002B2E21">
        <w:t xml:space="preserve"> ISRO Space Technology Cell</w:t>
      </w:r>
      <w:r w:rsidR="001C4AB9">
        <w:t xml:space="preserve"> </w:t>
      </w:r>
      <w:r w:rsidR="00BB2526">
        <w:t>(</w:t>
      </w:r>
      <w:r w:rsidR="00E07997" w:rsidRPr="00E07997">
        <w:t>STC0374</w:t>
      </w:r>
      <w:r w:rsidR="00E07997">
        <w:t>/</w:t>
      </w:r>
      <w:r w:rsidR="002B2E21" w:rsidRPr="00661733">
        <w:t>RP04139</w:t>
      </w:r>
      <w:r w:rsidR="002B2E21">
        <w:t>)</w:t>
      </w:r>
      <w:r w:rsidR="00E3715C">
        <w:t>;</w:t>
      </w:r>
      <w:r w:rsidR="00C055C9">
        <w:t xml:space="preserve"> </w:t>
      </w:r>
      <w:proofErr w:type="spellStart"/>
      <w:r w:rsidR="0048618C">
        <w:t>MoES</w:t>
      </w:r>
      <w:proofErr w:type="spellEnd"/>
      <w:r w:rsidR="0048618C">
        <w:t xml:space="preserve"> </w:t>
      </w:r>
      <w:r w:rsidR="00C055C9">
        <w:t>Monsoon Mission III</w:t>
      </w:r>
      <w:r w:rsidR="001C4AB9">
        <w:t xml:space="preserve"> (</w:t>
      </w:r>
      <w:r w:rsidR="008F19D3">
        <w:t>RP04574</w:t>
      </w:r>
      <w:r w:rsidR="001C4AB9">
        <w:t>)</w:t>
      </w:r>
      <w:r w:rsidR="003B095C">
        <w:t xml:space="preserve">; </w:t>
      </w:r>
      <w:r w:rsidR="00F41630">
        <w:t xml:space="preserve">and </w:t>
      </w:r>
      <w:r w:rsidR="004C4DBB">
        <w:t xml:space="preserve">DST </w:t>
      </w:r>
      <w:r w:rsidR="00A51528">
        <w:t>IC-IMPA</w:t>
      </w:r>
      <w:r w:rsidR="00BB2526">
        <w:t>CTS</w:t>
      </w:r>
      <w:r w:rsidR="001C4AB9">
        <w:t xml:space="preserve"> (</w:t>
      </w:r>
      <w:r w:rsidR="00A03CDD">
        <w:t>RP04558</w:t>
      </w:r>
      <w:r w:rsidR="001C4AB9">
        <w:t>)</w:t>
      </w:r>
      <w:r w:rsidR="00FB3DB8">
        <w:t>.</w:t>
      </w:r>
      <w:r w:rsidR="00147C31">
        <w:t xml:space="preserve"> </w:t>
      </w:r>
      <w:r w:rsidR="00C17725">
        <w:t xml:space="preserve">The authors would </w:t>
      </w:r>
      <w:r w:rsidR="00B970A4">
        <w:t xml:space="preserve">also </w:t>
      </w:r>
      <w:r w:rsidR="00C17725">
        <w:t>like to thank Mr. Priyam Deka</w:t>
      </w:r>
      <w:r w:rsidR="00C3352D">
        <w:t>.</w:t>
      </w:r>
    </w:p>
    <w:p w14:paraId="72FD95FD" w14:textId="4A9CF23B" w:rsidR="000F67EB" w:rsidRDefault="000F67EB" w:rsidP="00CA3B23">
      <w:pPr>
        <w:spacing w:line="480" w:lineRule="auto"/>
        <w:ind w:right="72"/>
        <w:rPr>
          <w:u w:val="single"/>
        </w:rPr>
      </w:pPr>
    </w:p>
    <w:p w14:paraId="1FB3DD83" w14:textId="77777777" w:rsidR="00A2288C" w:rsidRDefault="00A2288C" w:rsidP="00CA3B23">
      <w:pPr>
        <w:spacing w:line="480" w:lineRule="auto"/>
        <w:ind w:left="0"/>
        <w:rPr>
          <w:b/>
          <w:bCs/>
        </w:rPr>
      </w:pPr>
      <w:r w:rsidRPr="00A30B3B">
        <w:rPr>
          <w:b/>
          <w:bCs/>
        </w:rPr>
        <w:t>Compliance with Ethical Standards</w:t>
      </w:r>
    </w:p>
    <w:p w14:paraId="3111AA27" w14:textId="5FBCA7ED" w:rsidR="00FA23BC" w:rsidRDefault="00EB2A32" w:rsidP="00CA3B23">
      <w:pPr>
        <w:spacing w:line="480" w:lineRule="auto"/>
        <w:ind w:left="0"/>
        <w:rPr>
          <w:b/>
          <w:bCs/>
        </w:rPr>
      </w:pPr>
      <w:r w:rsidRPr="00EB2A32">
        <w:t>The authors declare that none of the work reported in this study could have been influenced by any known competing financial interests or personal relationships.</w:t>
      </w:r>
    </w:p>
    <w:p w14:paraId="477E0B22" w14:textId="06ECF0D7" w:rsidR="00A74DA6" w:rsidRPr="005A3D67" w:rsidRDefault="001F2D01" w:rsidP="00CA3B23">
      <w:pPr>
        <w:spacing w:line="480" w:lineRule="auto"/>
        <w:ind w:left="0"/>
        <w:rPr>
          <w:b/>
          <w:bCs/>
        </w:rPr>
      </w:pPr>
      <w:r w:rsidRPr="00EE3B92">
        <w:rPr>
          <w:b/>
          <w:bCs/>
        </w:rPr>
        <w:t>Author Contributions</w:t>
      </w:r>
      <w:r w:rsidR="00C611CE">
        <w:rPr>
          <w:b/>
          <w:bCs/>
        </w:rPr>
        <w:t xml:space="preserve"> </w:t>
      </w:r>
    </w:p>
    <w:p w14:paraId="448ED4BD" w14:textId="4169023E" w:rsidR="00826B4F" w:rsidRPr="00826B4F" w:rsidRDefault="00722D1B" w:rsidP="00CA3B23">
      <w:pPr>
        <w:spacing w:line="480" w:lineRule="auto"/>
        <w:ind w:left="0"/>
      </w:pPr>
      <w:r>
        <w:t>VVS</w:t>
      </w:r>
      <w:r w:rsidR="00826B4F" w:rsidRPr="00826B4F">
        <w:t>:</w:t>
      </w:r>
      <w:r w:rsidR="00DA0865" w:rsidRPr="00DA0865">
        <w:t xml:space="preserve"> </w:t>
      </w:r>
      <w:r>
        <w:t xml:space="preserve">Conceptualization, Methodology, </w:t>
      </w:r>
      <w:r w:rsidR="00DA0865">
        <w:t xml:space="preserve">Formal analysis, </w:t>
      </w:r>
      <w:r w:rsidR="00686B8B">
        <w:t xml:space="preserve">Writing - Original Draft </w:t>
      </w:r>
    </w:p>
    <w:p w14:paraId="3E192A34" w14:textId="1D0574F7" w:rsidR="00826B4F" w:rsidRDefault="00C748E1" w:rsidP="00CA3B23">
      <w:pPr>
        <w:spacing w:line="480" w:lineRule="auto"/>
        <w:ind w:left="0"/>
      </w:pPr>
      <w:r>
        <w:t>MS</w:t>
      </w:r>
      <w:r w:rsidR="00C93BC3">
        <w:t>:</w:t>
      </w:r>
      <w:r w:rsidR="00864BB5">
        <w:t xml:space="preserve"> </w:t>
      </w:r>
      <w:r w:rsidR="00826B4F">
        <w:t xml:space="preserve">Conceptualization, </w:t>
      </w:r>
      <w:r w:rsidR="00722D1B" w:rsidRPr="00DA0865">
        <w:t>Data Curatio</w:t>
      </w:r>
      <w:r w:rsidR="00722D1B">
        <w:t xml:space="preserve">n, </w:t>
      </w:r>
      <w:r w:rsidR="00686B8B">
        <w:t xml:space="preserve">Writing - Review &amp; Editing </w:t>
      </w:r>
    </w:p>
    <w:p w14:paraId="530099EC" w14:textId="51B88861" w:rsidR="00A2288C" w:rsidRDefault="00A2288C" w:rsidP="00CA3B23">
      <w:pPr>
        <w:spacing w:line="480" w:lineRule="auto"/>
        <w:ind w:right="72"/>
        <w:rPr>
          <w:u w:val="single"/>
        </w:rPr>
      </w:pPr>
    </w:p>
    <w:p w14:paraId="25AE2BCE" w14:textId="19186ECE" w:rsidR="00361000" w:rsidRPr="005D7865" w:rsidRDefault="006B4988" w:rsidP="00CA3B23">
      <w:pPr>
        <w:spacing w:line="480" w:lineRule="auto"/>
        <w:ind w:left="0"/>
        <w:rPr>
          <w:b/>
          <w:bCs/>
        </w:rPr>
      </w:pPr>
      <w:r w:rsidRPr="000B2C32">
        <w:rPr>
          <w:b/>
          <w:bCs/>
        </w:rPr>
        <w:lastRenderedPageBreak/>
        <w:t>Data Availability</w:t>
      </w:r>
    </w:p>
    <w:p w14:paraId="2942E306" w14:textId="77777777" w:rsidR="00524396" w:rsidRDefault="00524396" w:rsidP="00CA3B23">
      <w:pPr>
        <w:spacing w:line="480" w:lineRule="auto"/>
        <w:ind w:left="284" w:hanging="284"/>
      </w:pPr>
      <w:r w:rsidRPr="00524396">
        <w:t>The following sources provide the datasets used in this study:</w:t>
      </w:r>
    </w:p>
    <w:p w14:paraId="3253CE81" w14:textId="162F2248" w:rsidR="001C7992" w:rsidRDefault="00FF5D3F" w:rsidP="00CA3B23">
      <w:pPr>
        <w:spacing w:line="480" w:lineRule="auto"/>
        <w:ind w:left="284" w:hanging="284"/>
      </w:pPr>
      <w:r>
        <w:t xml:space="preserve">IMD precipitation: </w:t>
      </w:r>
      <w:hyperlink r:id="rId11" w:history="1">
        <w:r w:rsidR="00D07FB1" w:rsidRPr="00C25A56">
          <w:rPr>
            <w:rStyle w:val="Hyperlink"/>
          </w:rPr>
          <w:t>https://www.imdpune.gov.in/Clim_Pred_LRF_New/</w:t>
        </w:r>
      </w:hyperlink>
    </w:p>
    <w:p w14:paraId="0E2B07DE" w14:textId="11678EA1" w:rsidR="00D07FB1" w:rsidRDefault="00D07FB1" w:rsidP="00CA3B23">
      <w:pPr>
        <w:spacing w:line="480" w:lineRule="auto"/>
        <w:ind w:left="142" w:hanging="142"/>
      </w:pPr>
      <w:r>
        <w:t xml:space="preserve">Streamflow: Central Water Commission, India, and India WRIS, </w:t>
      </w:r>
      <w:bookmarkStart w:id="0" w:name="_Hlk168073627"/>
      <w:r w:rsidR="00513D0A">
        <w:fldChar w:fldCharType="begin"/>
      </w:r>
      <w:r w:rsidR="00513D0A">
        <w:instrText>HYPERLINK "</w:instrText>
      </w:r>
      <w:r w:rsidR="00513D0A" w:rsidRPr="00513D0A">
        <w:instrText>https://indiawris.gov.in/wris/</w:instrText>
      </w:r>
      <w:r w:rsidR="00513D0A">
        <w:instrText>"</w:instrText>
      </w:r>
      <w:r w:rsidR="00513D0A">
        <w:fldChar w:fldCharType="separate"/>
      </w:r>
      <w:r w:rsidR="00513D0A" w:rsidRPr="0024627F">
        <w:rPr>
          <w:rStyle w:val="Hyperlink"/>
        </w:rPr>
        <w:t>https://indiawris.gov.in/wris/</w:t>
      </w:r>
      <w:bookmarkEnd w:id="0"/>
      <w:r w:rsidR="00513D0A">
        <w:fldChar w:fldCharType="end"/>
      </w:r>
    </w:p>
    <w:p w14:paraId="29841B80" w14:textId="51E6F681" w:rsidR="002E4D51" w:rsidRDefault="001A2E7B" w:rsidP="00CA3B23">
      <w:pPr>
        <w:spacing w:line="480" w:lineRule="auto"/>
        <w:ind w:left="0"/>
      </w:pPr>
      <w:r>
        <w:t>MERRA-2: GMAO, NASA Goddard Space Flight Centre, https://disc. gsfc.nasa.gov/</w:t>
      </w:r>
      <w:proofErr w:type="spellStart"/>
      <w:r>
        <w:t>datasets?project</w:t>
      </w:r>
      <w:proofErr w:type="spellEnd"/>
      <w:r>
        <w:t xml:space="preserve"> = MERRA-2.</w:t>
      </w:r>
    </w:p>
    <w:p w14:paraId="39015471" w14:textId="757FBC4C" w:rsidR="002E4D51" w:rsidRDefault="002E4D51" w:rsidP="00CA3B23">
      <w:pPr>
        <w:spacing w:line="480" w:lineRule="auto"/>
        <w:ind w:left="0"/>
      </w:pPr>
      <w:r>
        <w:t>MODIS Evapotranspiration: GSFC, NASA, https://modis.gsfc.nasa. gov/data/</w:t>
      </w:r>
      <w:proofErr w:type="spellStart"/>
      <w:r>
        <w:t>dataprod</w:t>
      </w:r>
      <w:proofErr w:type="spellEnd"/>
      <w:r>
        <w:t>/mod16.php.</w:t>
      </w:r>
    </w:p>
    <w:p w14:paraId="67F0425D" w14:textId="77777777" w:rsidR="001C7992" w:rsidRDefault="001C7992" w:rsidP="00CA3B23">
      <w:pPr>
        <w:spacing w:line="480" w:lineRule="auto"/>
        <w:ind w:hanging="221"/>
      </w:pPr>
    </w:p>
    <w:p w14:paraId="5847CAEF" w14:textId="0DCF9E0F" w:rsidR="001C7992" w:rsidRDefault="001C7992" w:rsidP="00CA3B23">
      <w:pPr>
        <w:spacing w:line="480" w:lineRule="auto"/>
        <w:ind w:left="142"/>
      </w:pPr>
      <w:r>
        <w:t>The data that support the findings are available on request from the corresponding author</w:t>
      </w:r>
      <w:r w:rsidR="00626A30">
        <w:t>.</w:t>
      </w:r>
    </w:p>
    <w:p w14:paraId="241AC796" w14:textId="77777777" w:rsidR="001C7992" w:rsidRDefault="001C7992" w:rsidP="00CA3B23">
      <w:pPr>
        <w:spacing w:line="480" w:lineRule="auto"/>
      </w:pPr>
    </w:p>
    <w:p w14:paraId="342603B9" w14:textId="77777777" w:rsidR="00876940" w:rsidRDefault="00876940" w:rsidP="00CA3B23">
      <w:pPr>
        <w:spacing w:line="480" w:lineRule="auto"/>
      </w:pPr>
    </w:p>
    <w:p w14:paraId="50F898A5" w14:textId="77777777" w:rsidR="00876940" w:rsidRDefault="00876940" w:rsidP="00CA3B23">
      <w:pPr>
        <w:spacing w:line="480" w:lineRule="auto"/>
      </w:pPr>
    </w:p>
    <w:p w14:paraId="1C7DE4A1" w14:textId="77777777" w:rsidR="00876940" w:rsidRDefault="00876940" w:rsidP="00CA3B23">
      <w:pPr>
        <w:spacing w:line="480" w:lineRule="auto"/>
      </w:pPr>
    </w:p>
    <w:p w14:paraId="298A30B9" w14:textId="77777777" w:rsidR="00876940" w:rsidRDefault="00876940" w:rsidP="00CA3B23">
      <w:pPr>
        <w:spacing w:line="480" w:lineRule="auto"/>
      </w:pPr>
    </w:p>
    <w:p w14:paraId="00D9251A" w14:textId="77777777" w:rsidR="00876940" w:rsidRDefault="00876940" w:rsidP="00CA3B23">
      <w:pPr>
        <w:spacing w:line="480" w:lineRule="auto"/>
      </w:pPr>
    </w:p>
    <w:p w14:paraId="6BE1ABAC" w14:textId="77777777" w:rsidR="00876940" w:rsidRDefault="00876940" w:rsidP="00CA3B23">
      <w:pPr>
        <w:spacing w:line="480" w:lineRule="auto"/>
      </w:pPr>
    </w:p>
    <w:p w14:paraId="3CEE67E1" w14:textId="77777777" w:rsidR="00876940" w:rsidRDefault="00876940" w:rsidP="00CA3B23">
      <w:pPr>
        <w:spacing w:line="480" w:lineRule="auto"/>
      </w:pPr>
    </w:p>
    <w:p w14:paraId="04ED0F53" w14:textId="77777777" w:rsidR="00876940" w:rsidRDefault="00876940" w:rsidP="00CA3B23">
      <w:pPr>
        <w:spacing w:line="480" w:lineRule="auto"/>
      </w:pPr>
    </w:p>
    <w:p w14:paraId="6398EB0D" w14:textId="77777777" w:rsidR="00876940" w:rsidRDefault="00876940" w:rsidP="00CA3B23">
      <w:pPr>
        <w:spacing w:line="480" w:lineRule="auto"/>
      </w:pPr>
    </w:p>
    <w:p w14:paraId="1F272B3C" w14:textId="77777777" w:rsidR="00876940" w:rsidRDefault="00876940" w:rsidP="00CA3B23">
      <w:pPr>
        <w:spacing w:line="480" w:lineRule="auto"/>
      </w:pPr>
    </w:p>
    <w:p w14:paraId="77A5D6D2" w14:textId="77777777" w:rsidR="00876940" w:rsidRDefault="00876940" w:rsidP="00CA3B23">
      <w:pPr>
        <w:spacing w:line="480" w:lineRule="auto"/>
      </w:pPr>
    </w:p>
    <w:p w14:paraId="37917E77" w14:textId="77777777" w:rsidR="00876940" w:rsidRDefault="00876940" w:rsidP="00CA3B23">
      <w:pPr>
        <w:spacing w:line="480" w:lineRule="auto"/>
      </w:pPr>
    </w:p>
    <w:p w14:paraId="666552AB" w14:textId="77777777" w:rsidR="00876940" w:rsidRDefault="00876940" w:rsidP="00CA3B23">
      <w:pPr>
        <w:spacing w:line="480" w:lineRule="auto"/>
      </w:pPr>
    </w:p>
    <w:p w14:paraId="2266ED32" w14:textId="77777777" w:rsidR="00876940" w:rsidRDefault="00876940" w:rsidP="00CA3B23">
      <w:pPr>
        <w:spacing w:line="480" w:lineRule="auto"/>
      </w:pPr>
    </w:p>
    <w:p w14:paraId="509D58DB" w14:textId="77777777" w:rsidR="00876940" w:rsidRDefault="00876940" w:rsidP="00CA3B23">
      <w:pPr>
        <w:spacing w:line="480" w:lineRule="auto"/>
      </w:pPr>
    </w:p>
    <w:p w14:paraId="679CE6BC" w14:textId="77777777" w:rsidR="00876940" w:rsidRDefault="00876940" w:rsidP="00CA3B23">
      <w:pPr>
        <w:spacing w:line="480" w:lineRule="auto"/>
      </w:pPr>
    </w:p>
    <w:p w14:paraId="71AAA160" w14:textId="77777777" w:rsidR="00876940" w:rsidRDefault="00876940" w:rsidP="00CA3B23">
      <w:pPr>
        <w:spacing w:line="480" w:lineRule="auto"/>
      </w:pPr>
    </w:p>
    <w:p w14:paraId="07C2600D" w14:textId="77777777" w:rsidR="00876940" w:rsidRDefault="00876940" w:rsidP="00CA3B23">
      <w:pPr>
        <w:spacing w:line="480" w:lineRule="auto"/>
      </w:pPr>
    </w:p>
    <w:p w14:paraId="75F37025" w14:textId="77777777" w:rsidR="00876940" w:rsidRDefault="00876940" w:rsidP="00CA3B23">
      <w:pPr>
        <w:spacing w:line="480" w:lineRule="auto"/>
      </w:pPr>
    </w:p>
    <w:p w14:paraId="075FFB0B" w14:textId="77777777" w:rsidR="00876940" w:rsidRDefault="00876940" w:rsidP="00CA3B23">
      <w:pPr>
        <w:spacing w:line="480" w:lineRule="auto"/>
      </w:pPr>
    </w:p>
    <w:p w14:paraId="45D98000" w14:textId="77777777" w:rsidR="00876940" w:rsidRDefault="00876940" w:rsidP="00CA3B23">
      <w:pPr>
        <w:spacing w:line="480" w:lineRule="auto"/>
      </w:pPr>
    </w:p>
    <w:p w14:paraId="082780CC" w14:textId="77777777" w:rsidR="00876940" w:rsidRDefault="00876940" w:rsidP="00CA3B23">
      <w:pPr>
        <w:spacing w:line="480" w:lineRule="auto"/>
      </w:pPr>
    </w:p>
    <w:p w14:paraId="7180E78E" w14:textId="77777777" w:rsidR="00876940" w:rsidRDefault="00876940" w:rsidP="00CA3B23">
      <w:pPr>
        <w:spacing w:line="480" w:lineRule="auto"/>
      </w:pPr>
    </w:p>
    <w:p w14:paraId="59B6756C" w14:textId="77777777" w:rsidR="001150F6" w:rsidRDefault="001150F6" w:rsidP="00CA3B23">
      <w:pPr>
        <w:spacing w:line="480" w:lineRule="auto"/>
        <w:ind w:right="72"/>
        <w:rPr>
          <w:u w:val="single"/>
        </w:rPr>
      </w:pPr>
    </w:p>
    <w:p w14:paraId="213287FD" w14:textId="553C362A" w:rsidR="006F03FD" w:rsidRPr="00463A96" w:rsidRDefault="002F36DC" w:rsidP="00CA3B23">
      <w:pPr>
        <w:spacing w:line="480" w:lineRule="auto"/>
        <w:ind w:right="72"/>
        <w:jc w:val="both"/>
      </w:pPr>
      <w:r>
        <w:br w:type="page"/>
      </w:r>
      <w:r w:rsidR="00876940">
        <w:lastRenderedPageBreak/>
        <w:tab/>
      </w:r>
    </w:p>
    <w:p w14:paraId="2A97BAAC" w14:textId="204C860D" w:rsidR="006F03FD" w:rsidRDefault="002F36DC" w:rsidP="00CA3B23">
      <w:pPr>
        <w:spacing w:line="480" w:lineRule="auto"/>
        <w:ind w:left="0" w:right="72" w:firstLine="363"/>
        <w:jc w:val="both"/>
        <w:rPr>
          <w:b/>
        </w:rPr>
      </w:pPr>
      <w:r>
        <w:rPr>
          <w:b/>
        </w:rPr>
        <w:t>References</w:t>
      </w:r>
    </w:p>
    <w:p w14:paraId="3FB35A20" w14:textId="77777777" w:rsidR="00E0171C" w:rsidRPr="00E0171C" w:rsidRDefault="00351D79" w:rsidP="00E0171C">
      <w:pPr>
        <w:pStyle w:val="Bibliography"/>
      </w:pPr>
      <w:r>
        <w:fldChar w:fldCharType="begin"/>
      </w:r>
      <w:r>
        <w:instrText xml:space="preserve"> ADDIN ZOTERO_BIBL {"uncited":[],"omitted":[],"custom":[]} CSL_BIBLIOGRAPHY </w:instrText>
      </w:r>
      <w:r>
        <w:fldChar w:fldCharType="separate"/>
      </w:r>
      <w:r w:rsidR="00E0171C" w:rsidRPr="00E0171C">
        <w:t xml:space="preserve">Brunner, M. I., Gilleland, E., Wood, A., Swain, D. L., &amp; Clark, M. (2020). Spatial Dependence of Floods Shaped by Spatiotemporal Variations in Meteorological and Land‐Surface Processes. </w:t>
      </w:r>
      <w:r w:rsidR="00E0171C" w:rsidRPr="00E0171C">
        <w:rPr>
          <w:i/>
          <w:iCs/>
        </w:rPr>
        <w:t>Geophysical Research Letters</w:t>
      </w:r>
      <w:r w:rsidR="00E0171C" w:rsidRPr="00E0171C">
        <w:t xml:space="preserve">, </w:t>
      </w:r>
      <w:r w:rsidR="00E0171C" w:rsidRPr="00E0171C">
        <w:rPr>
          <w:i/>
          <w:iCs/>
        </w:rPr>
        <w:t>47</w:t>
      </w:r>
      <w:r w:rsidR="00E0171C" w:rsidRPr="00E0171C">
        <w:t>(13), e2020GL088000. https://doi.org/10.1029/2020GL088000</w:t>
      </w:r>
    </w:p>
    <w:p w14:paraId="19E11015" w14:textId="5E34F2A0" w:rsidR="006F03FD" w:rsidRDefault="00351D79" w:rsidP="00CA3B23">
      <w:pPr>
        <w:widowControl w:val="0"/>
        <w:pBdr>
          <w:top w:val="nil"/>
          <w:left w:val="nil"/>
          <w:bottom w:val="nil"/>
          <w:right w:val="nil"/>
          <w:between w:val="nil"/>
        </w:pBdr>
        <w:spacing w:line="480" w:lineRule="auto"/>
        <w:ind w:left="720" w:hanging="720"/>
      </w:pPr>
      <w:r>
        <w:fldChar w:fldCharType="end"/>
      </w:r>
    </w:p>
    <w:p w14:paraId="6A32C6ED" w14:textId="77777777" w:rsidR="006F03FD" w:rsidRDefault="006F03FD" w:rsidP="00CA3B23">
      <w:pPr>
        <w:spacing w:line="480" w:lineRule="auto"/>
        <w:ind w:right="72"/>
        <w:jc w:val="both"/>
      </w:pPr>
    </w:p>
    <w:p w14:paraId="39064F02" w14:textId="77777777" w:rsidR="006F03FD" w:rsidRDefault="006F03FD" w:rsidP="00CA3B23">
      <w:pPr>
        <w:spacing w:line="480" w:lineRule="auto"/>
        <w:ind w:right="72"/>
        <w:jc w:val="both"/>
      </w:pPr>
    </w:p>
    <w:p w14:paraId="06B27C27" w14:textId="376C3439" w:rsidR="006F03FD" w:rsidRDefault="006F03FD" w:rsidP="00CA3B23">
      <w:pPr>
        <w:spacing w:line="480" w:lineRule="auto"/>
        <w:ind w:right="72"/>
        <w:jc w:val="both"/>
        <w:rPr>
          <w:rFonts w:ascii="Verdana" w:eastAsia="Verdana" w:hAnsi="Verdana" w:cs="Verdana"/>
          <w:b/>
          <w:sz w:val="20"/>
          <w:szCs w:val="20"/>
        </w:rPr>
      </w:pPr>
      <w:bookmarkStart w:id="1" w:name="_gjdgxs" w:colFirst="0" w:colLast="0"/>
      <w:bookmarkEnd w:id="1"/>
    </w:p>
    <w:sectPr w:rsidR="006F03FD" w:rsidSect="00EA5656">
      <w:footerReference w:type="default" r:id="rId12"/>
      <w:pgSz w:w="11905" w:h="16837"/>
      <w:pgMar w:top="1418" w:right="1418" w:bottom="1418" w:left="1418" w:header="720" w:footer="709"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BF8B4F" w14:textId="77777777" w:rsidR="002870E6" w:rsidRDefault="002870E6">
      <w:r>
        <w:separator/>
      </w:r>
    </w:p>
  </w:endnote>
  <w:endnote w:type="continuationSeparator" w:id="0">
    <w:p w14:paraId="5A087E1C" w14:textId="77777777" w:rsidR="002870E6" w:rsidRDefault="002870E6">
      <w:r>
        <w:continuationSeparator/>
      </w:r>
    </w:p>
  </w:endnote>
  <w:endnote w:type="continuationNotice" w:id="1">
    <w:p w14:paraId="745219BC" w14:textId="77777777" w:rsidR="002870E6" w:rsidRDefault="002870E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rinda">
    <w:panose1 w:val="00000400000000000000"/>
    <w:charset w:val="00"/>
    <w:family w:val="swiss"/>
    <w:pitch w:val="variable"/>
    <w:sig w:usb0="0001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rial Unicode MS">
    <w:panose1 w:val="020B0604020202020204"/>
    <w:charset w:val="00"/>
    <w:family w:val="roman"/>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F2B628" w14:textId="77777777" w:rsidR="006F03FD" w:rsidRDefault="002F36DC">
    <w:pPr>
      <w:pBdr>
        <w:top w:val="nil"/>
        <w:left w:val="nil"/>
        <w:bottom w:val="nil"/>
        <w:right w:val="nil"/>
        <w:between w:val="nil"/>
      </w:pBdr>
      <w:tabs>
        <w:tab w:val="center" w:pos="4536"/>
        <w:tab w:val="right" w:pos="9072"/>
      </w:tabs>
      <w:jc w:val="center"/>
      <w:rPr>
        <w:color w:val="000000"/>
        <w:sz w:val="20"/>
        <w:szCs w:val="20"/>
      </w:rPr>
    </w:pPr>
    <w:r>
      <w:rPr>
        <w:color w:val="000000"/>
        <w:sz w:val="20"/>
        <w:szCs w:val="20"/>
      </w:rPr>
      <w:fldChar w:fldCharType="begin"/>
    </w:r>
    <w:r>
      <w:rPr>
        <w:color w:val="000000"/>
        <w:sz w:val="20"/>
        <w:szCs w:val="20"/>
      </w:rPr>
      <w:instrText>PAGE</w:instrText>
    </w:r>
    <w:r>
      <w:rPr>
        <w:color w:val="000000"/>
        <w:sz w:val="20"/>
        <w:szCs w:val="20"/>
      </w:rPr>
      <w:fldChar w:fldCharType="separate"/>
    </w:r>
    <w:r w:rsidR="005E34C4">
      <w:rPr>
        <w:noProof/>
        <w:color w:val="000000"/>
        <w:sz w:val="20"/>
        <w:szCs w:val="20"/>
      </w:rPr>
      <w:t>1</w:t>
    </w:r>
    <w:r>
      <w:rPr>
        <w:color w:val="000000"/>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383640" w14:textId="77777777" w:rsidR="002870E6" w:rsidRDefault="002870E6">
      <w:r>
        <w:separator/>
      </w:r>
    </w:p>
  </w:footnote>
  <w:footnote w:type="continuationSeparator" w:id="0">
    <w:p w14:paraId="0AB5AEC1" w14:textId="77777777" w:rsidR="002870E6" w:rsidRDefault="002870E6">
      <w:r>
        <w:continuationSeparator/>
      </w:r>
    </w:p>
  </w:footnote>
  <w:footnote w:type="continuationNotice" w:id="1">
    <w:p w14:paraId="039E8C08" w14:textId="77777777" w:rsidR="002870E6" w:rsidRDefault="002870E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A36002F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83CA4BC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59EF9A2"/>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8ADCA0D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9AD4287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3FCC0FA"/>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F1282B6"/>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FDE79E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7CAE40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0CE782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62569D3"/>
    <w:multiLevelType w:val="hybridMultilevel"/>
    <w:tmpl w:val="0EE23360"/>
    <w:lvl w:ilvl="0" w:tplc="7CA8DA2C">
      <w:numFmt w:val="bullet"/>
      <w:lvlText w:val="·"/>
      <w:lvlJc w:val="left"/>
      <w:pPr>
        <w:ind w:left="1155" w:hanging="795"/>
      </w:pPr>
      <w:rPr>
        <w:rFonts w:ascii="Times New Roman" w:eastAsia="Times New Roman"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06662288"/>
    <w:multiLevelType w:val="multilevel"/>
    <w:tmpl w:val="E42646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2" w15:restartNumberingAfterBreak="0">
    <w:nsid w:val="0E371640"/>
    <w:multiLevelType w:val="multilevel"/>
    <w:tmpl w:val="3E408F46"/>
    <w:lvl w:ilvl="0">
      <w:start w:val="1"/>
      <w:numFmt w:val="decimal"/>
      <w:lvlText w:val="%1."/>
      <w:lvlJc w:val="left"/>
      <w:pPr>
        <w:ind w:left="720" w:hanging="360"/>
      </w:pPr>
      <w:rPr>
        <w:i w:val="0"/>
      </w:rPr>
    </w:lvl>
    <w:lvl w:ilvl="1">
      <w:start w:val="1"/>
      <w:numFmt w:val="decimal"/>
      <w:lvlText w:val="%1.%2"/>
      <w:lvlJc w:val="left"/>
      <w:pPr>
        <w:ind w:left="1080" w:hanging="720"/>
      </w:pPr>
      <w:rPr>
        <w:i/>
      </w:rPr>
    </w:lvl>
    <w:lvl w:ilvl="2">
      <w:start w:val="1"/>
      <w:numFmt w:val="decimal"/>
      <w:lvlText w:val="%1.%2.%3"/>
      <w:lvlJc w:val="left"/>
      <w:pPr>
        <w:ind w:left="1080" w:hanging="720"/>
      </w:pPr>
      <w:rPr>
        <w:i/>
      </w:rPr>
    </w:lvl>
    <w:lvl w:ilvl="3">
      <w:start w:val="1"/>
      <w:numFmt w:val="decimal"/>
      <w:lvlText w:val="%1.%2.%3.%4"/>
      <w:lvlJc w:val="left"/>
      <w:pPr>
        <w:ind w:left="1440" w:hanging="1080"/>
      </w:pPr>
      <w:rPr>
        <w:i/>
      </w:rPr>
    </w:lvl>
    <w:lvl w:ilvl="4">
      <w:start w:val="1"/>
      <w:numFmt w:val="decimal"/>
      <w:lvlText w:val="%1.%2.%3.%4.%5"/>
      <w:lvlJc w:val="left"/>
      <w:pPr>
        <w:ind w:left="1800" w:hanging="1440"/>
      </w:pPr>
      <w:rPr>
        <w:i/>
      </w:rPr>
    </w:lvl>
    <w:lvl w:ilvl="5">
      <w:start w:val="1"/>
      <w:numFmt w:val="decimal"/>
      <w:lvlText w:val="%1.%2.%3.%4.%5.%6"/>
      <w:lvlJc w:val="left"/>
      <w:pPr>
        <w:ind w:left="1800" w:hanging="1440"/>
      </w:pPr>
      <w:rPr>
        <w:i/>
      </w:rPr>
    </w:lvl>
    <w:lvl w:ilvl="6">
      <w:start w:val="1"/>
      <w:numFmt w:val="decimal"/>
      <w:lvlText w:val="%1.%2.%3.%4.%5.%6.%7"/>
      <w:lvlJc w:val="left"/>
      <w:pPr>
        <w:ind w:left="2160" w:hanging="1800"/>
      </w:pPr>
      <w:rPr>
        <w:i/>
      </w:rPr>
    </w:lvl>
    <w:lvl w:ilvl="7">
      <w:start w:val="1"/>
      <w:numFmt w:val="decimal"/>
      <w:lvlText w:val="%1.%2.%3.%4.%5.%6.%7.%8"/>
      <w:lvlJc w:val="left"/>
      <w:pPr>
        <w:ind w:left="2520" w:hanging="2160"/>
      </w:pPr>
      <w:rPr>
        <w:i/>
      </w:rPr>
    </w:lvl>
    <w:lvl w:ilvl="8">
      <w:start w:val="1"/>
      <w:numFmt w:val="decimal"/>
      <w:lvlText w:val="%1.%2.%3.%4.%5.%6.%7.%8.%9"/>
      <w:lvlJc w:val="left"/>
      <w:pPr>
        <w:ind w:left="2520" w:hanging="2160"/>
      </w:pPr>
      <w:rPr>
        <w:i/>
      </w:rPr>
    </w:lvl>
  </w:abstractNum>
  <w:abstractNum w:abstractNumId="13" w15:restartNumberingAfterBreak="0">
    <w:nsid w:val="11BE57A0"/>
    <w:multiLevelType w:val="hybridMultilevel"/>
    <w:tmpl w:val="74C89780"/>
    <w:lvl w:ilvl="0" w:tplc="9FA27F2E">
      <w:start w:val="1"/>
      <w:numFmt w:val="decimal"/>
      <w:lvlText w:val="%1)"/>
      <w:lvlJc w:val="left"/>
      <w:pPr>
        <w:ind w:left="723" w:hanging="360"/>
      </w:pPr>
      <w:rPr>
        <w:rFonts w:hint="default"/>
      </w:rPr>
    </w:lvl>
    <w:lvl w:ilvl="1" w:tplc="40090019" w:tentative="1">
      <w:start w:val="1"/>
      <w:numFmt w:val="lowerLetter"/>
      <w:lvlText w:val="%2."/>
      <w:lvlJc w:val="left"/>
      <w:pPr>
        <w:ind w:left="1443" w:hanging="360"/>
      </w:pPr>
    </w:lvl>
    <w:lvl w:ilvl="2" w:tplc="4009001B" w:tentative="1">
      <w:start w:val="1"/>
      <w:numFmt w:val="lowerRoman"/>
      <w:lvlText w:val="%3."/>
      <w:lvlJc w:val="right"/>
      <w:pPr>
        <w:ind w:left="2163" w:hanging="180"/>
      </w:pPr>
    </w:lvl>
    <w:lvl w:ilvl="3" w:tplc="4009000F" w:tentative="1">
      <w:start w:val="1"/>
      <w:numFmt w:val="decimal"/>
      <w:lvlText w:val="%4."/>
      <w:lvlJc w:val="left"/>
      <w:pPr>
        <w:ind w:left="2883" w:hanging="360"/>
      </w:pPr>
    </w:lvl>
    <w:lvl w:ilvl="4" w:tplc="40090019" w:tentative="1">
      <w:start w:val="1"/>
      <w:numFmt w:val="lowerLetter"/>
      <w:lvlText w:val="%5."/>
      <w:lvlJc w:val="left"/>
      <w:pPr>
        <w:ind w:left="3603" w:hanging="360"/>
      </w:pPr>
    </w:lvl>
    <w:lvl w:ilvl="5" w:tplc="4009001B" w:tentative="1">
      <w:start w:val="1"/>
      <w:numFmt w:val="lowerRoman"/>
      <w:lvlText w:val="%6."/>
      <w:lvlJc w:val="right"/>
      <w:pPr>
        <w:ind w:left="4323" w:hanging="180"/>
      </w:pPr>
    </w:lvl>
    <w:lvl w:ilvl="6" w:tplc="4009000F" w:tentative="1">
      <w:start w:val="1"/>
      <w:numFmt w:val="decimal"/>
      <w:lvlText w:val="%7."/>
      <w:lvlJc w:val="left"/>
      <w:pPr>
        <w:ind w:left="5043" w:hanging="360"/>
      </w:pPr>
    </w:lvl>
    <w:lvl w:ilvl="7" w:tplc="40090019" w:tentative="1">
      <w:start w:val="1"/>
      <w:numFmt w:val="lowerLetter"/>
      <w:lvlText w:val="%8."/>
      <w:lvlJc w:val="left"/>
      <w:pPr>
        <w:ind w:left="5763" w:hanging="360"/>
      </w:pPr>
    </w:lvl>
    <w:lvl w:ilvl="8" w:tplc="4009001B" w:tentative="1">
      <w:start w:val="1"/>
      <w:numFmt w:val="lowerRoman"/>
      <w:lvlText w:val="%9."/>
      <w:lvlJc w:val="right"/>
      <w:pPr>
        <w:ind w:left="6483" w:hanging="180"/>
      </w:pPr>
    </w:lvl>
  </w:abstractNum>
  <w:abstractNum w:abstractNumId="14" w15:restartNumberingAfterBreak="0">
    <w:nsid w:val="146776B6"/>
    <w:multiLevelType w:val="hybridMultilevel"/>
    <w:tmpl w:val="CFE87A8A"/>
    <w:lvl w:ilvl="0" w:tplc="9D9E49A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759581C"/>
    <w:multiLevelType w:val="hybridMultilevel"/>
    <w:tmpl w:val="011835D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1A2406A1"/>
    <w:multiLevelType w:val="hybridMultilevel"/>
    <w:tmpl w:val="203638D8"/>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15:restartNumberingAfterBreak="0">
    <w:nsid w:val="1F984FC6"/>
    <w:multiLevelType w:val="hybridMultilevel"/>
    <w:tmpl w:val="F996975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2C87C68"/>
    <w:multiLevelType w:val="hybridMultilevel"/>
    <w:tmpl w:val="4ED6B74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AEB31F8"/>
    <w:multiLevelType w:val="multilevel"/>
    <w:tmpl w:val="3E408F46"/>
    <w:lvl w:ilvl="0">
      <w:start w:val="1"/>
      <w:numFmt w:val="decimal"/>
      <w:lvlText w:val="%1."/>
      <w:lvlJc w:val="left"/>
      <w:pPr>
        <w:ind w:left="720" w:hanging="360"/>
      </w:pPr>
      <w:rPr>
        <w:i w:val="0"/>
      </w:rPr>
    </w:lvl>
    <w:lvl w:ilvl="1">
      <w:start w:val="1"/>
      <w:numFmt w:val="decimal"/>
      <w:lvlText w:val="%1.%2"/>
      <w:lvlJc w:val="left"/>
      <w:pPr>
        <w:ind w:left="1080" w:hanging="720"/>
      </w:pPr>
      <w:rPr>
        <w:i/>
      </w:rPr>
    </w:lvl>
    <w:lvl w:ilvl="2">
      <w:start w:val="1"/>
      <w:numFmt w:val="decimal"/>
      <w:lvlText w:val="%1.%2.%3"/>
      <w:lvlJc w:val="left"/>
      <w:pPr>
        <w:ind w:left="1080" w:hanging="720"/>
      </w:pPr>
      <w:rPr>
        <w:i/>
      </w:rPr>
    </w:lvl>
    <w:lvl w:ilvl="3">
      <w:start w:val="1"/>
      <w:numFmt w:val="decimal"/>
      <w:lvlText w:val="%1.%2.%3.%4"/>
      <w:lvlJc w:val="left"/>
      <w:pPr>
        <w:ind w:left="1440" w:hanging="1080"/>
      </w:pPr>
      <w:rPr>
        <w:i/>
      </w:rPr>
    </w:lvl>
    <w:lvl w:ilvl="4">
      <w:start w:val="1"/>
      <w:numFmt w:val="decimal"/>
      <w:lvlText w:val="%1.%2.%3.%4.%5"/>
      <w:lvlJc w:val="left"/>
      <w:pPr>
        <w:ind w:left="1800" w:hanging="1440"/>
      </w:pPr>
      <w:rPr>
        <w:i/>
      </w:rPr>
    </w:lvl>
    <w:lvl w:ilvl="5">
      <w:start w:val="1"/>
      <w:numFmt w:val="decimal"/>
      <w:lvlText w:val="%1.%2.%3.%4.%5.%6"/>
      <w:lvlJc w:val="left"/>
      <w:pPr>
        <w:ind w:left="1800" w:hanging="1440"/>
      </w:pPr>
      <w:rPr>
        <w:i/>
      </w:rPr>
    </w:lvl>
    <w:lvl w:ilvl="6">
      <w:start w:val="1"/>
      <w:numFmt w:val="decimal"/>
      <w:lvlText w:val="%1.%2.%3.%4.%5.%6.%7"/>
      <w:lvlJc w:val="left"/>
      <w:pPr>
        <w:ind w:left="2160" w:hanging="1800"/>
      </w:pPr>
      <w:rPr>
        <w:i/>
      </w:rPr>
    </w:lvl>
    <w:lvl w:ilvl="7">
      <w:start w:val="1"/>
      <w:numFmt w:val="decimal"/>
      <w:lvlText w:val="%1.%2.%3.%4.%5.%6.%7.%8"/>
      <w:lvlJc w:val="left"/>
      <w:pPr>
        <w:ind w:left="2520" w:hanging="2160"/>
      </w:pPr>
      <w:rPr>
        <w:i/>
      </w:rPr>
    </w:lvl>
    <w:lvl w:ilvl="8">
      <w:start w:val="1"/>
      <w:numFmt w:val="decimal"/>
      <w:lvlText w:val="%1.%2.%3.%4.%5.%6.%7.%8.%9"/>
      <w:lvlJc w:val="left"/>
      <w:pPr>
        <w:ind w:left="2520" w:hanging="2160"/>
      </w:pPr>
      <w:rPr>
        <w:i/>
      </w:rPr>
    </w:lvl>
  </w:abstractNum>
  <w:abstractNum w:abstractNumId="20" w15:restartNumberingAfterBreak="0">
    <w:nsid w:val="39C15621"/>
    <w:multiLevelType w:val="hybridMultilevel"/>
    <w:tmpl w:val="48D8E39C"/>
    <w:lvl w:ilvl="0" w:tplc="40090001">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21" w15:restartNumberingAfterBreak="0">
    <w:nsid w:val="3BA56D27"/>
    <w:multiLevelType w:val="multilevel"/>
    <w:tmpl w:val="8ED85B68"/>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E551547"/>
    <w:multiLevelType w:val="hybridMultilevel"/>
    <w:tmpl w:val="2292A24C"/>
    <w:lvl w:ilvl="0" w:tplc="77183F76">
      <w:start w:val="3"/>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326554D"/>
    <w:multiLevelType w:val="hybridMultilevel"/>
    <w:tmpl w:val="57364A64"/>
    <w:lvl w:ilvl="0" w:tplc="40090001">
      <w:start w:val="1"/>
      <w:numFmt w:val="bullet"/>
      <w:lvlText w:val=""/>
      <w:lvlJc w:val="left"/>
      <w:pPr>
        <w:ind w:left="723" w:hanging="360"/>
      </w:pPr>
      <w:rPr>
        <w:rFonts w:ascii="Symbol" w:hAnsi="Symbol" w:hint="default"/>
      </w:rPr>
    </w:lvl>
    <w:lvl w:ilvl="1" w:tplc="40090003" w:tentative="1">
      <w:start w:val="1"/>
      <w:numFmt w:val="bullet"/>
      <w:lvlText w:val="o"/>
      <w:lvlJc w:val="left"/>
      <w:pPr>
        <w:ind w:left="1443" w:hanging="360"/>
      </w:pPr>
      <w:rPr>
        <w:rFonts w:ascii="Courier New" w:hAnsi="Courier New" w:cs="Courier New" w:hint="default"/>
      </w:rPr>
    </w:lvl>
    <w:lvl w:ilvl="2" w:tplc="40090005" w:tentative="1">
      <w:start w:val="1"/>
      <w:numFmt w:val="bullet"/>
      <w:lvlText w:val=""/>
      <w:lvlJc w:val="left"/>
      <w:pPr>
        <w:ind w:left="2163" w:hanging="360"/>
      </w:pPr>
      <w:rPr>
        <w:rFonts w:ascii="Wingdings" w:hAnsi="Wingdings" w:hint="default"/>
      </w:rPr>
    </w:lvl>
    <w:lvl w:ilvl="3" w:tplc="40090001" w:tentative="1">
      <w:start w:val="1"/>
      <w:numFmt w:val="bullet"/>
      <w:lvlText w:val=""/>
      <w:lvlJc w:val="left"/>
      <w:pPr>
        <w:ind w:left="2883" w:hanging="360"/>
      </w:pPr>
      <w:rPr>
        <w:rFonts w:ascii="Symbol" w:hAnsi="Symbol" w:hint="default"/>
      </w:rPr>
    </w:lvl>
    <w:lvl w:ilvl="4" w:tplc="40090003" w:tentative="1">
      <w:start w:val="1"/>
      <w:numFmt w:val="bullet"/>
      <w:lvlText w:val="o"/>
      <w:lvlJc w:val="left"/>
      <w:pPr>
        <w:ind w:left="3603" w:hanging="360"/>
      </w:pPr>
      <w:rPr>
        <w:rFonts w:ascii="Courier New" w:hAnsi="Courier New" w:cs="Courier New" w:hint="default"/>
      </w:rPr>
    </w:lvl>
    <w:lvl w:ilvl="5" w:tplc="40090005" w:tentative="1">
      <w:start w:val="1"/>
      <w:numFmt w:val="bullet"/>
      <w:lvlText w:val=""/>
      <w:lvlJc w:val="left"/>
      <w:pPr>
        <w:ind w:left="4323" w:hanging="360"/>
      </w:pPr>
      <w:rPr>
        <w:rFonts w:ascii="Wingdings" w:hAnsi="Wingdings" w:hint="default"/>
      </w:rPr>
    </w:lvl>
    <w:lvl w:ilvl="6" w:tplc="40090001" w:tentative="1">
      <w:start w:val="1"/>
      <w:numFmt w:val="bullet"/>
      <w:lvlText w:val=""/>
      <w:lvlJc w:val="left"/>
      <w:pPr>
        <w:ind w:left="5043" w:hanging="360"/>
      </w:pPr>
      <w:rPr>
        <w:rFonts w:ascii="Symbol" w:hAnsi="Symbol" w:hint="default"/>
      </w:rPr>
    </w:lvl>
    <w:lvl w:ilvl="7" w:tplc="40090003" w:tentative="1">
      <w:start w:val="1"/>
      <w:numFmt w:val="bullet"/>
      <w:lvlText w:val="o"/>
      <w:lvlJc w:val="left"/>
      <w:pPr>
        <w:ind w:left="5763" w:hanging="360"/>
      </w:pPr>
      <w:rPr>
        <w:rFonts w:ascii="Courier New" w:hAnsi="Courier New" w:cs="Courier New" w:hint="default"/>
      </w:rPr>
    </w:lvl>
    <w:lvl w:ilvl="8" w:tplc="40090005" w:tentative="1">
      <w:start w:val="1"/>
      <w:numFmt w:val="bullet"/>
      <w:lvlText w:val=""/>
      <w:lvlJc w:val="left"/>
      <w:pPr>
        <w:ind w:left="6483" w:hanging="360"/>
      </w:pPr>
      <w:rPr>
        <w:rFonts w:ascii="Wingdings" w:hAnsi="Wingdings" w:hint="default"/>
      </w:rPr>
    </w:lvl>
  </w:abstractNum>
  <w:abstractNum w:abstractNumId="24" w15:restartNumberingAfterBreak="0">
    <w:nsid w:val="47AA1B99"/>
    <w:multiLevelType w:val="hybridMultilevel"/>
    <w:tmpl w:val="5F8030FA"/>
    <w:lvl w:ilvl="0" w:tplc="84C2853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BE439BF"/>
    <w:multiLevelType w:val="multilevel"/>
    <w:tmpl w:val="25EAF06A"/>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6" w15:restartNumberingAfterBreak="0">
    <w:nsid w:val="4FB7636F"/>
    <w:multiLevelType w:val="hybridMultilevel"/>
    <w:tmpl w:val="D67A88F2"/>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27" w15:restartNumberingAfterBreak="0">
    <w:nsid w:val="58E21C44"/>
    <w:multiLevelType w:val="multilevel"/>
    <w:tmpl w:val="3E408F46"/>
    <w:lvl w:ilvl="0">
      <w:start w:val="1"/>
      <w:numFmt w:val="decimal"/>
      <w:lvlText w:val="%1."/>
      <w:lvlJc w:val="left"/>
      <w:pPr>
        <w:ind w:left="720" w:hanging="360"/>
      </w:pPr>
      <w:rPr>
        <w:i w:val="0"/>
      </w:rPr>
    </w:lvl>
    <w:lvl w:ilvl="1">
      <w:start w:val="1"/>
      <w:numFmt w:val="decimal"/>
      <w:lvlText w:val="%1.%2"/>
      <w:lvlJc w:val="left"/>
      <w:pPr>
        <w:ind w:left="1080" w:hanging="720"/>
      </w:pPr>
      <w:rPr>
        <w:i/>
      </w:rPr>
    </w:lvl>
    <w:lvl w:ilvl="2">
      <w:start w:val="1"/>
      <w:numFmt w:val="decimal"/>
      <w:lvlText w:val="%1.%2.%3"/>
      <w:lvlJc w:val="left"/>
      <w:pPr>
        <w:ind w:left="1080" w:hanging="720"/>
      </w:pPr>
      <w:rPr>
        <w:i/>
      </w:rPr>
    </w:lvl>
    <w:lvl w:ilvl="3">
      <w:start w:val="1"/>
      <w:numFmt w:val="decimal"/>
      <w:lvlText w:val="%1.%2.%3.%4"/>
      <w:lvlJc w:val="left"/>
      <w:pPr>
        <w:ind w:left="1440" w:hanging="1080"/>
      </w:pPr>
      <w:rPr>
        <w:i/>
      </w:rPr>
    </w:lvl>
    <w:lvl w:ilvl="4">
      <w:start w:val="1"/>
      <w:numFmt w:val="decimal"/>
      <w:lvlText w:val="%1.%2.%3.%4.%5"/>
      <w:lvlJc w:val="left"/>
      <w:pPr>
        <w:ind w:left="1800" w:hanging="1440"/>
      </w:pPr>
      <w:rPr>
        <w:i/>
      </w:rPr>
    </w:lvl>
    <w:lvl w:ilvl="5">
      <w:start w:val="1"/>
      <w:numFmt w:val="decimal"/>
      <w:lvlText w:val="%1.%2.%3.%4.%5.%6"/>
      <w:lvlJc w:val="left"/>
      <w:pPr>
        <w:ind w:left="1800" w:hanging="1440"/>
      </w:pPr>
      <w:rPr>
        <w:i/>
      </w:rPr>
    </w:lvl>
    <w:lvl w:ilvl="6">
      <w:start w:val="1"/>
      <w:numFmt w:val="decimal"/>
      <w:lvlText w:val="%1.%2.%3.%4.%5.%6.%7"/>
      <w:lvlJc w:val="left"/>
      <w:pPr>
        <w:ind w:left="2160" w:hanging="1800"/>
      </w:pPr>
      <w:rPr>
        <w:i/>
      </w:rPr>
    </w:lvl>
    <w:lvl w:ilvl="7">
      <w:start w:val="1"/>
      <w:numFmt w:val="decimal"/>
      <w:lvlText w:val="%1.%2.%3.%4.%5.%6.%7.%8"/>
      <w:lvlJc w:val="left"/>
      <w:pPr>
        <w:ind w:left="2520" w:hanging="2160"/>
      </w:pPr>
      <w:rPr>
        <w:i/>
      </w:rPr>
    </w:lvl>
    <w:lvl w:ilvl="8">
      <w:start w:val="1"/>
      <w:numFmt w:val="decimal"/>
      <w:lvlText w:val="%1.%2.%3.%4.%5.%6.%7.%8.%9"/>
      <w:lvlJc w:val="left"/>
      <w:pPr>
        <w:ind w:left="2520" w:hanging="2160"/>
      </w:pPr>
      <w:rPr>
        <w:i/>
      </w:rPr>
    </w:lvl>
  </w:abstractNum>
  <w:abstractNum w:abstractNumId="28" w15:restartNumberingAfterBreak="0">
    <w:nsid w:val="618034A4"/>
    <w:multiLevelType w:val="hybridMultilevel"/>
    <w:tmpl w:val="CFE87A8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638E1BB0"/>
    <w:multiLevelType w:val="hybridMultilevel"/>
    <w:tmpl w:val="7ADCB8B8"/>
    <w:lvl w:ilvl="0" w:tplc="7CA8DA2C">
      <w:numFmt w:val="bullet"/>
      <w:lvlText w:val="·"/>
      <w:lvlJc w:val="left"/>
      <w:pPr>
        <w:ind w:left="1155" w:hanging="795"/>
      </w:pPr>
      <w:rPr>
        <w:rFonts w:ascii="Times New Roman" w:eastAsia="Times New Roman"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0" w15:restartNumberingAfterBreak="0">
    <w:nsid w:val="658D1D3D"/>
    <w:multiLevelType w:val="hybridMultilevel"/>
    <w:tmpl w:val="3B8E1202"/>
    <w:lvl w:ilvl="0" w:tplc="08BC4F1C">
      <w:numFmt w:val="bullet"/>
      <w:lvlText w:val=""/>
      <w:lvlJc w:val="left"/>
      <w:pPr>
        <w:ind w:left="723" w:hanging="360"/>
      </w:pPr>
      <w:rPr>
        <w:rFonts w:ascii="Wingdings" w:eastAsia="Times New Roman" w:hAnsi="Wingdings" w:cs="Times New Roman" w:hint="default"/>
      </w:rPr>
    </w:lvl>
    <w:lvl w:ilvl="1" w:tplc="40090003" w:tentative="1">
      <w:start w:val="1"/>
      <w:numFmt w:val="bullet"/>
      <w:lvlText w:val="o"/>
      <w:lvlJc w:val="left"/>
      <w:pPr>
        <w:ind w:left="1443" w:hanging="360"/>
      </w:pPr>
      <w:rPr>
        <w:rFonts w:ascii="Courier New" w:hAnsi="Courier New" w:cs="Courier New" w:hint="default"/>
      </w:rPr>
    </w:lvl>
    <w:lvl w:ilvl="2" w:tplc="40090005" w:tentative="1">
      <w:start w:val="1"/>
      <w:numFmt w:val="bullet"/>
      <w:lvlText w:val=""/>
      <w:lvlJc w:val="left"/>
      <w:pPr>
        <w:ind w:left="2163" w:hanging="360"/>
      </w:pPr>
      <w:rPr>
        <w:rFonts w:ascii="Wingdings" w:hAnsi="Wingdings" w:hint="default"/>
      </w:rPr>
    </w:lvl>
    <w:lvl w:ilvl="3" w:tplc="40090001" w:tentative="1">
      <w:start w:val="1"/>
      <w:numFmt w:val="bullet"/>
      <w:lvlText w:val=""/>
      <w:lvlJc w:val="left"/>
      <w:pPr>
        <w:ind w:left="2883" w:hanging="360"/>
      </w:pPr>
      <w:rPr>
        <w:rFonts w:ascii="Symbol" w:hAnsi="Symbol" w:hint="default"/>
      </w:rPr>
    </w:lvl>
    <w:lvl w:ilvl="4" w:tplc="40090003" w:tentative="1">
      <w:start w:val="1"/>
      <w:numFmt w:val="bullet"/>
      <w:lvlText w:val="o"/>
      <w:lvlJc w:val="left"/>
      <w:pPr>
        <w:ind w:left="3603" w:hanging="360"/>
      </w:pPr>
      <w:rPr>
        <w:rFonts w:ascii="Courier New" w:hAnsi="Courier New" w:cs="Courier New" w:hint="default"/>
      </w:rPr>
    </w:lvl>
    <w:lvl w:ilvl="5" w:tplc="40090005" w:tentative="1">
      <w:start w:val="1"/>
      <w:numFmt w:val="bullet"/>
      <w:lvlText w:val=""/>
      <w:lvlJc w:val="left"/>
      <w:pPr>
        <w:ind w:left="4323" w:hanging="360"/>
      </w:pPr>
      <w:rPr>
        <w:rFonts w:ascii="Wingdings" w:hAnsi="Wingdings" w:hint="default"/>
      </w:rPr>
    </w:lvl>
    <w:lvl w:ilvl="6" w:tplc="40090001" w:tentative="1">
      <w:start w:val="1"/>
      <w:numFmt w:val="bullet"/>
      <w:lvlText w:val=""/>
      <w:lvlJc w:val="left"/>
      <w:pPr>
        <w:ind w:left="5043" w:hanging="360"/>
      </w:pPr>
      <w:rPr>
        <w:rFonts w:ascii="Symbol" w:hAnsi="Symbol" w:hint="default"/>
      </w:rPr>
    </w:lvl>
    <w:lvl w:ilvl="7" w:tplc="40090003" w:tentative="1">
      <w:start w:val="1"/>
      <w:numFmt w:val="bullet"/>
      <w:lvlText w:val="o"/>
      <w:lvlJc w:val="left"/>
      <w:pPr>
        <w:ind w:left="5763" w:hanging="360"/>
      </w:pPr>
      <w:rPr>
        <w:rFonts w:ascii="Courier New" w:hAnsi="Courier New" w:cs="Courier New" w:hint="default"/>
      </w:rPr>
    </w:lvl>
    <w:lvl w:ilvl="8" w:tplc="40090005" w:tentative="1">
      <w:start w:val="1"/>
      <w:numFmt w:val="bullet"/>
      <w:lvlText w:val=""/>
      <w:lvlJc w:val="left"/>
      <w:pPr>
        <w:ind w:left="6483" w:hanging="360"/>
      </w:pPr>
      <w:rPr>
        <w:rFonts w:ascii="Wingdings" w:hAnsi="Wingdings" w:hint="default"/>
      </w:rPr>
    </w:lvl>
  </w:abstractNum>
  <w:abstractNum w:abstractNumId="31" w15:restartNumberingAfterBreak="0">
    <w:nsid w:val="7524364B"/>
    <w:multiLevelType w:val="multilevel"/>
    <w:tmpl w:val="23968A76"/>
    <w:lvl w:ilvl="0">
      <w:start w:val="3"/>
      <w:numFmt w:val="decimal"/>
      <w:lvlText w:val="%1."/>
      <w:lvlJc w:val="left"/>
      <w:pPr>
        <w:ind w:left="360" w:hanging="360"/>
      </w:pPr>
      <w:rPr>
        <w:rFonts w:hint="default"/>
      </w:rPr>
    </w:lvl>
    <w:lvl w:ilvl="1">
      <w:start w:val="3"/>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num w:numId="1" w16cid:durableId="1158418941">
    <w:abstractNumId w:val="25"/>
  </w:num>
  <w:num w:numId="2" w16cid:durableId="1005136681">
    <w:abstractNumId w:val="27"/>
  </w:num>
  <w:num w:numId="3" w16cid:durableId="1885755116">
    <w:abstractNumId w:val="11"/>
  </w:num>
  <w:num w:numId="4" w16cid:durableId="385296558">
    <w:abstractNumId w:val="18"/>
  </w:num>
  <w:num w:numId="5" w16cid:durableId="144518116">
    <w:abstractNumId w:val="17"/>
  </w:num>
  <w:num w:numId="6" w16cid:durableId="1147895284">
    <w:abstractNumId w:val="22"/>
  </w:num>
  <w:num w:numId="7" w16cid:durableId="975333210">
    <w:abstractNumId w:val="19"/>
  </w:num>
  <w:num w:numId="8" w16cid:durableId="1025639524">
    <w:abstractNumId w:val="12"/>
  </w:num>
  <w:num w:numId="9" w16cid:durableId="2128772537">
    <w:abstractNumId w:val="21"/>
  </w:num>
  <w:num w:numId="10" w16cid:durableId="1283657817">
    <w:abstractNumId w:val="14"/>
  </w:num>
  <w:num w:numId="11" w16cid:durableId="1535650136">
    <w:abstractNumId w:val="24"/>
  </w:num>
  <w:num w:numId="12" w16cid:durableId="410742488">
    <w:abstractNumId w:val="31"/>
  </w:num>
  <w:num w:numId="13" w16cid:durableId="1218668043">
    <w:abstractNumId w:val="30"/>
  </w:num>
  <w:num w:numId="14" w16cid:durableId="1648047612">
    <w:abstractNumId w:val="23"/>
  </w:num>
  <w:num w:numId="15" w16cid:durableId="32660014">
    <w:abstractNumId w:val="26"/>
  </w:num>
  <w:num w:numId="16" w16cid:durableId="733236026">
    <w:abstractNumId w:val="9"/>
  </w:num>
  <w:num w:numId="17" w16cid:durableId="1174612993">
    <w:abstractNumId w:val="7"/>
  </w:num>
  <w:num w:numId="18" w16cid:durableId="1288972550">
    <w:abstractNumId w:val="6"/>
  </w:num>
  <w:num w:numId="19" w16cid:durableId="429787363">
    <w:abstractNumId w:val="5"/>
  </w:num>
  <w:num w:numId="20" w16cid:durableId="44720376">
    <w:abstractNumId w:val="4"/>
  </w:num>
  <w:num w:numId="21" w16cid:durableId="1043363702">
    <w:abstractNumId w:val="8"/>
  </w:num>
  <w:num w:numId="22" w16cid:durableId="788165707">
    <w:abstractNumId w:val="3"/>
  </w:num>
  <w:num w:numId="23" w16cid:durableId="1902033">
    <w:abstractNumId w:val="2"/>
  </w:num>
  <w:num w:numId="24" w16cid:durableId="1859464766">
    <w:abstractNumId w:val="1"/>
  </w:num>
  <w:num w:numId="25" w16cid:durableId="1853228394">
    <w:abstractNumId w:val="0"/>
  </w:num>
  <w:num w:numId="26" w16cid:durableId="1402213405">
    <w:abstractNumId w:val="13"/>
  </w:num>
  <w:num w:numId="27" w16cid:durableId="934557634">
    <w:abstractNumId w:val="28"/>
  </w:num>
  <w:num w:numId="28" w16cid:durableId="1530797315">
    <w:abstractNumId w:val="20"/>
  </w:num>
  <w:num w:numId="29" w16cid:durableId="1960532184">
    <w:abstractNumId w:val="15"/>
  </w:num>
  <w:num w:numId="30" w16cid:durableId="26032139">
    <w:abstractNumId w:val="29"/>
  </w:num>
  <w:num w:numId="31" w16cid:durableId="742684786">
    <w:abstractNumId w:val="10"/>
  </w:num>
  <w:num w:numId="32" w16cid:durableId="197259084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zQ1Mbc0sbAwNLcwMzdW0lEKTi0uzszPAykwrAUArHSDlywAAAA="/>
  </w:docVars>
  <w:rsids>
    <w:rsidRoot w:val="006F03FD"/>
    <w:rsid w:val="000002FE"/>
    <w:rsid w:val="00000524"/>
    <w:rsid w:val="00000CBA"/>
    <w:rsid w:val="00001917"/>
    <w:rsid w:val="00001C31"/>
    <w:rsid w:val="00001E21"/>
    <w:rsid w:val="0000228A"/>
    <w:rsid w:val="0000228E"/>
    <w:rsid w:val="00002561"/>
    <w:rsid w:val="00002DE6"/>
    <w:rsid w:val="00003162"/>
    <w:rsid w:val="00004009"/>
    <w:rsid w:val="00004250"/>
    <w:rsid w:val="000044FB"/>
    <w:rsid w:val="0000464D"/>
    <w:rsid w:val="000048B4"/>
    <w:rsid w:val="00004BA8"/>
    <w:rsid w:val="00004EAD"/>
    <w:rsid w:val="00004F37"/>
    <w:rsid w:val="00005BD5"/>
    <w:rsid w:val="00005C7B"/>
    <w:rsid w:val="00005ECB"/>
    <w:rsid w:val="00005F08"/>
    <w:rsid w:val="00006A5E"/>
    <w:rsid w:val="00006B4A"/>
    <w:rsid w:val="00006E1F"/>
    <w:rsid w:val="0000721E"/>
    <w:rsid w:val="00007607"/>
    <w:rsid w:val="000077B9"/>
    <w:rsid w:val="00007B83"/>
    <w:rsid w:val="00010D2F"/>
    <w:rsid w:val="000126BB"/>
    <w:rsid w:val="00012F85"/>
    <w:rsid w:val="00013396"/>
    <w:rsid w:val="000133A0"/>
    <w:rsid w:val="000136FE"/>
    <w:rsid w:val="00013F5B"/>
    <w:rsid w:val="000141DF"/>
    <w:rsid w:val="000144FD"/>
    <w:rsid w:val="00014DFE"/>
    <w:rsid w:val="00014E4B"/>
    <w:rsid w:val="0001507F"/>
    <w:rsid w:val="00015849"/>
    <w:rsid w:val="000164C3"/>
    <w:rsid w:val="00016D46"/>
    <w:rsid w:val="00016FAC"/>
    <w:rsid w:val="000173E1"/>
    <w:rsid w:val="00017F5F"/>
    <w:rsid w:val="00020937"/>
    <w:rsid w:val="00020D0E"/>
    <w:rsid w:val="000212C6"/>
    <w:rsid w:val="00022300"/>
    <w:rsid w:val="000224CA"/>
    <w:rsid w:val="0002307A"/>
    <w:rsid w:val="00023403"/>
    <w:rsid w:val="00023ADB"/>
    <w:rsid w:val="00024DB9"/>
    <w:rsid w:val="00025115"/>
    <w:rsid w:val="00027251"/>
    <w:rsid w:val="00030312"/>
    <w:rsid w:val="00030AA7"/>
    <w:rsid w:val="00030D01"/>
    <w:rsid w:val="00030E05"/>
    <w:rsid w:val="00031516"/>
    <w:rsid w:val="00031930"/>
    <w:rsid w:val="00031AFC"/>
    <w:rsid w:val="00031C73"/>
    <w:rsid w:val="00032CB1"/>
    <w:rsid w:val="00032EED"/>
    <w:rsid w:val="00032FA6"/>
    <w:rsid w:val="00032FD6"/>
    <w:rsid w:val="0003310E"/>
    <w:rsid w:val="000331B3"/>
    <w:rsid w:val="00033285"/>
    <w:rsid w:val="0003359A"/>
    <w:rsid w:val="000349F8"/>
    <w:rsid w:val="00034EF4"/>
    <w:rsid w:val="00035BB2"/>
    <w:rsid w:val="00035C67"/>
    <w:rsid w:val="00035D50"/>
    <w:rsid w:val="00035F90"/>
    <w:rsid w:val="000364CB"/>
    <w:rsid w:val="00036579"/>
    <w:rsid w:val="0003674C"/>
    <w:rsid w:val="00036A92"/>
    <w:rsid w:val="000378CB"/>
    <w:rsid w:val="00037C46"/>
    <w:rsid w:val="00037E5C"/>
    <w:rsid w:val="00040495"/>
    <w:rsid w:val="000408EE"/>
    <w:rsid w:val="000410DA"/>
    <w:rsid w:val="0004229A"/>
    <w:rsid w:val="000423E5"/>
    <w:rsid w:val="000424AB"/>
    <w:rsid w:val="000425F8"/>
    <w:rsid w:val="000427F9"/>
    <w:rsid w:val="00042A8D"/>
    <w:rsid w:val="0004342A"/>
    <w:rsid w:val="00043617"/>
    <w:rsid w:val="00043FBD"/>
    <w:rsid w:val="00044B4B"/>
    <w:rsid w:val="000453FA"/>
    <w:rsid w:val="00045A50"/>
    <w:rsid w:val="000467B8"/>
    <w:rsid w:val="00046A38"/>
    <w:rsid w:val="00046AC4"/>
    <w:rsid w:val="00046B9D"/>
    <w:rsid w:val="00046F2C"/>
    <w:rsid w:val="00047072"/>
    <w:rsid w:val="0004723A"/>
    <w:rsid w:val="000477B1"/>
    <w:rsid w:val="000502E1"/>
    <w:rsid w:val="00050C5A"/>
    <w:rsid w:val="0005111C"/>
    <w:rsid w:val="00051190"/>
    <w:rsid w:val="000517D2"/>
    <w:rsid w:val="000518C8"/>
    <w:rsid w:val="00052134"/>
    <w:rsid w:val="000529F0"/>
    <w:rsid w:val="00052B7C"/>
    <w:rsid w:val="00052D2B"/>
    <w:rsid w:val="0005344E"/>
    <w:rsid w:val="000539F9"/>
    <w:rsid w:val="00053E93"/>
    <w:rsid w:val="00054A0E"/>
    <w:rsid w:val="00054CD3"/>
    <w:rsid w:val="000550F8"/>
    <w:rsid w:val="00055E40"/>
    <w:rsid w:val="000561DE"/>
    <w:rsid w:val="000572A8"/>
    <w:rsid w:val="00060326"/>
    <w:rsid w:val="000605C9"/>
    <w:rsid w:val="00060683"/>
    <w:rsid w:val="00060686"/>
    <w:rsid w:val="00061009"/>
    <w:rsid w:val="000613B5"/>
    <w:rsid w:val="00061819"/>
    <w:rsid w:val="000618B3"/>
    <w:rsid w:val="0006207D"/>
    <w:rsid w:val="00062308"/>
    <w:rsid w:val="0006238C"/>
    <w:rsid w:val="00063943"/>
    <w:rsid w:val="0006401D"/>
    <w:rsid w:val="00064C67"/>
    <w:rsid w:val="00065575"/>
    <w:rsid w:val="000701E2"/>
    <w:rsid w:val="00070213"/>
    <w:rsid w:val="0007039F"/>
    <w:rsid w:val="00070541"/>
    <w:rsid w:val="00070752"/>
    <w:rsid w:val="0007091C"/>
    <w:rsid w:val="00070D37"/>
    <w:rsid w:val="00071B2F"/>
    <w:rsid w:val="0007479F"/>
    <w:rsid w:val="00074924"/>
    <w:rsid w:val="00074FFB"/>
    <w:rsid w:val="00075846"/>
    <w:rsid w:val="00075AD2"/>
    <w:rsid w:val="0007642F"/>
    <w:rsid w:val="00076EBD"/>
    <w:rsid w:val="0007746A"/>
    <w:rsid w:val="0008014A"/>
    <w:rsid w:val="00080155"/>
    <w:rsid w:val="00080171"/>
    <w:rsid w:val="000803A2"/>
    <w:rsid w:val="0008076F"/>
    <w:rsid w:val="000809F8"/>
    <w:rsid w:val="000812E8"/>
    <w:rsid w:val="00081E7A"/>
    <w:rsid w:val="000821AE"/>
    <w:rsid w:val="00082A7C"/>
    <w:rsid w:val="00082AF4"/>
    <w:rsid w:val="00082C1B"/>
    <w:rsid w:val="00082DEA"/>
    <w:rsid w:val="000833E3"/>
    <w:rsid w:val="00083673"/>
    <w:rsid w:val="000836C9"/>
    <w:rsid w:val="00083766"/>
    <w:rsid w:val="000838E1"/>
    <w:rsid w:val="00083BF6"/>
    <w:rsid w:val="00083C8F"/>
    <w:rsid w:val="000840C7"/>
    <w:rsid w:val="00084E81"/>
    <w:rsid w:val="00084EB4"/>
    <w:rsid w:val="000850ED"/>
    <w:rsid w:val="00085804"/>
    <w:rsid w:val="0008591A"/>
    <w:rsid w:val="00086331"/>
    <w:rsid w:val="00086827"/>
    <w:rsid w:val="00086897"/>
    <w:rsid w:val="0008690D"/>
    <w:rsid w:val="00086EB2"/>
    <w:rsid w:val="00087061"/>
    <w:rsid w:val="000878BD"/>
    <w:rsid w:val="00087A28"/>
    <w:rsid w:val="00087D89"/>
    <w:rsid w:val="00090084"/>
    <w:rsid w:val="000901BD"/>
    <w:rsid w:val="000901C6"/>
    <w:rsid w:val="0009023D"/>
    <w:rsid w:val="0009030F"/>
    <w:rsid w:val="000908C7"/>
    <w:rsid w:val="000909AC"/>
    <w:rsid w:val="00090CBA"/>
    <w:rsid w:val="00090EB3"/>
    <w:rsid w:val="0009101F"/>
    <w:rsid w:val="000923AB"/>
    <w:rsid w:val="00092514"/>
    <w:rsid w:val="00092636"/>
    <w:rsid w:val="00092725"/>
    <w:rsid w:val="000931E9"/>
    <w:rsid w:val="0009322F"/>
    <w:rsid w:val="000932B6"/>
    <w:rsid w:val="00093552"/>
    <w:rsid w:val="00093E0B"/>
    <w:rsid w:val="00093E9F"/>
    <w:rsid w:val="00093EB9"/>
    <w:rsid w:val="0009436B"/>
    <w:rsid w:val="00094F5C"/>
    <w:rsid w:val="00095625"/>
    <w:rsid w:val="00095B89"/>
    <w:rsid w:val="00095EEC"/>
    <w:rsid w:val="00096447"/>
    <w:rsid w:val="00096494"/>
    <w:rsid w:val="000966F5"/>
    <w:rsid w:val="00096839"/>
    <w:rsid w:val="0009696B"/>
    <w:rsid w:val="00096ACF"/>
    <w:rsid w:val="00096B13"/>
    <w:rsid w:val="00096C5D"/>
    <w:rsid w:val="0009749E"/>
    <w:rsid w:val="000976E7"/>
    <w:rsid w:val="000978B4"/>
    <w:rsid w:val="000A00ED"/>
    <w:rsid w:val="000A0509"/>
    <w:rsid w:val="000A1417"/>
    <w:rsid w:val="000A141F"/>
    <w:rsid w:val="000A15C7"/>
    <w:rsid w:val="000A1634"/>
    <w:rsid w:val="000A1B9A"/>
    <w:rsid w:val="000A1C1A"/>
    <w:rsid w:val="000A1F23"/>
    <w:rsid w:val="000A26CD"/>
    <w:rsid w:val="000A3713"/>
    <w:rsid w:val="000A3ADD"/>
    <w:rsid w:val="000A3E68"/>
    <w:rsid w:val="000A3EDC"/>
    <w:rsid w:val="000A501E"/>
    <w:rsid w:val="000A5AD0"/>
    <w:rsid w:val="000A5D4E"/>
    <w:rsid w:val="000A6135"/>
    <w:rsid w:val="000A6592"/>
    <w:rsid w:val="000A6B76"/>
    <w:rsid w:val="000A6CCD"/>
    <w:rsid w:val="000A7603"/>
    <w:rsid w:val="000A7669"/>
    <w:rsid w:val="000B0028"/>
    <w:rsid w:val="000B0237"/>
    <w:rsid w:val="000B02DD"/>
    <w:rsid w:val="000B0DB4"/>
    <w:rsid w:val="000B0F1D"/>
    <w:rsid w:val="000B139D"/>
    <w:rsid w:val="000B1B94"/>
    <w:rsid w:val="000B2295"/>
    <w:rsid w:val="000B2823"/>
    <w:rsid w:val="000B301B"/>
    <w:rsid w:val="000B361A"/>
    <w:rsid w:val="000B3989"/>
    <w:rsid w:val="000B3DA0"/>
    <w:rsid w:val="000B4381"/>
    <w:rsid w:val="000B460F"/>
    <w:rsid w:val="000B46DD"/>
    <w:rsid w:val="000B481B"/>
    <w:rsid w:val="000B5090"/>
    <w:rsid w:val="000B51BC"/>
    <w:rsid w:val="000B5E89"/>
    <w:rsid w:val="000B684B"/>
    <w:rsid w:val="000B6B08"/>
    <w:rsid w:val="000B6B49"/>
    <w:rsid w:val="000B771D"/>
    <w:rsid w:val="000B7B82"/>
    <w:rsid w:val="000B7C02"/>
    <w:rsid w:val="000C0784"/>
    <w:rsid w:val="000C09EA"/>
    <w:rsid w:val="000C0CFC"/>
    <w:rsid w:val="000C0F6D"/>
    <w:rsid w:val="000C114F"/>
    <w:rsid w:val="000C1593"/>
    <w:rsid w:val="000C1B28"/>
    <w:rsid w:val="000C1D1E"/>
    <w:rsid w:val="000C1E8E"/>
    <w:rsid w:val="000C2006"/>
    <w:rsid w:val="000C2931"/>
    <w:rsid w:val="000C293A"/>
    <w:rsid w:val="000C2EAA"/>
    <w:rsid w:val="000C2FF1"/>
    <w:rsid w:val="000C40F9"/>
    <w:rsid w:val="000C4233"/>
    <w:rsid w:val="000C514C"/>
    <w:rsid w:val="000C5B5B"/>
    <w:rsid w:val="000C61D3"/>
    <w:rsid w:val="000C68A8"/>
    <w:rsid w:val="000C6D2B"/>
    <w:rsid w:val="000C6E9E"/>
    <w:rsid w:val="000C744F"/>
    <w:rsid w:val="000C77CE"/>
    <w:rsid w:val="000C7BE1"/>
    <w:rsid w:val="000C7D9A"/>
    <w:rsid w:val="000D07DB"/>
    <w:rsid w:val="000D0EE3"/>
    <w:rsid w:val="000D10F6"/>
    <w:rsid w:val="000D1541"/>
    <w:rsid w:val="000D166C"/>
    <w:rsid w:val="000D1847"/>
    <w:rsid w:val="000D1A2C"/>
    <w:rsid w:val="000D1AD6"/>
    <w:rsid w:val="000D1FE3"/>
    <w:rsid w:val="000D2A4B"/>
    <w:rsid w:val="000D2FBF"/>
    <w:rsid w:val="000D311B"/>
    <w:rsid w:val="000D3232"/>
    <w:rsid w:val="000D3733"/>
    <w:rsid w:val="000D37E1"/>
    <w:rsid w:val="000D44D9"/>
    <w:rsid w:val="000D4C9F"/>
    <w:rsid w:val="000D588E"/>
    <w:rsid w:val="000D6E18"/>
    <w:rsid w:val="000D6F5F"/>
    <w:rsid w:val="000D72F0"/>
    <w:rsid w:val="000D74B6"/>
    <w:rsid w:val="000D7548"/>
    <w:rsid w:val="000D794A"/>
    <w:rsid w:val="000D7B52"/>
    <w:rsid w:val="000E01FA"/>
    <w:rsid w:val="000E0679"/>
    <w:rsid w:val="000E0A26"/>
    <w:rsid w:val="000E0A3C"/>
    <w:rsid w:val="000E0C12"/>
    <w:rsid w:val="000E0E06"/>
    <w:rsid w:val="000E0E8D"/>
    <w:rsid w:val="000E1059"/>
    <w:rsid w:val="000E1807"/>
    <w:rsid w:val="000E19F1"/>
    <w:rsid w:val="000E1AD1"/>
    <w:rsid w:val="000E1DB5"/>
    <w:rsid w:val="000E2449"/>
    <w:rsid w:val="000E271C"/>
    <w:rsid w:val="000E2BFA"/>
    <w:rsid w:val="000E2E8D"/>
    <w:rsid w:val="000E2ED1"/>
    <w:rsid w:val="000E2EFC"/>
    <w:rsid w:val="000E34CF"/>
    <w:rsid w:val="000E356C"/>
    <w:rsid w:val="000E3731"/>
    <w:rsid w:val="000E3C9D"/>
    <w:rsid w:val="000E40B9"/>
    <w:rsid w:val="000E4632"/>
    <w:rsid w:val="000E472A"/>
    <w:rsid w:val="000E4BED"/>
    <w:rsid w:val="000E4D1C"/>
    <w:rsid w:val="000E4E4A"/>
    <w:rsid w:val="000E5083"/>
    <w:rsid w:val="000E523A"/>
    <w:rsid w:val="000E5275"/>
    <w:rsid w:val="000E52A9"/>
    <w:rsid w:val="000E5321"/>
    <w:rsid w:val="000E574E"/>
    <w:rsid w:val="000E6149"/>
    <w:rsid w:val="000E61F8"/>
    <w:rsid w:val="000E6235"/>
    <w:rsid w:val="000E66DF"/>
    <w:rsid w:val="000E67F0"/>
    <w:rsid w:val="000E7646"/>
    <w:rsid w:val="000E7AFD"/>
    <w:rsid w:val="000F0525"/>
    <w:rsid w:val="000F094C"/>
    <w:rsid w:val="000F17D7"/>
    <w:rsid w:val="000F1BCE"/>
    <w:rsid w:val="000F23A2"/>
    <w:rsid w:val="000F32B4"/>
    <w:rsid w:val="000F3584"/>
    <w:rsid w:val="000F3A84"/>
    <w:rsid w:val="000F4849"/>
    <w:rsid w:val="000F5E9E"/>
    <w:rsid w:val="000F67EB"/>
    <w:rsid w:val="000F6A4E"/>
    <w:rsid w:val="000F7422"/>
    <w:rsid w:val="000F75FC"/>
    <w:rsid w:val="000F7795"/>
    <w:rsid w:val="001004CD"/>
    <w:rsid w:val="001006B3"/>
    <w:rsid w:val="00100A5D"/>
    <w:rsid w:val="001011B2"/>
    <w:rsid w:val="001026B5"/>
    <w:rsid w:val="001027B9"/>
    <w:rsid w:val="00103FD1"/>
    <w:rsid w:val="0010488E"/>
    <w:rsid w:val="00104D80"/>
    <w:rsid w:val="00105491"/>
    <w:rsid w:val="00106384"/>
    <w:rsid w:val="00106640"/>
    <w:rsid w:val="00106AE8"/>
    <w:rsid w:val="00106D90"/>
    <w:rsid w:val="00107A14"/>
    <w:rsid w:val="001101BC"/>
    <w:rsid w:val="00110462"/>
    <w:rsid w:val="00110483"/>
    <w:rsid w:val="001107B9"/>
    <w:rsid w:val="00110861"/>
    <w:rsid w:val="00110B8B"/>
    <w:rsid w:val="0011257F"/>
    <w:rsid w:val="0011281E"/>
    <w:rsid w:val="00112A23"/>
    <w:rsid w:val="00112C54"/>
    <w:rsid w:val="00112E8F"/>
    <w:rsid w:val="00112EE2"/>
    <w:rsid w:val="001131A5"/>
    <w:rsid w:val="001132EE"/>
    <w:rsid w:val="0011396C"/>
    <w:rsid w:val="00114156"/>
    <w:rsid w:val="00114A15"/>
    <w:rsid w:val="001150F6"/>
    <w:rsid w:val="001162BE"/>
    <w:rsid w:val="001169E8"/>
    <w:rsid w:val="00116B48"/>
    <w:rsid w:val="00116D34"/>
    <w:rsid w:val="001200C6"/>
    <w:rsid w:val="00120141"/>
    <w:rsid w:val="001209C8"/>
    <w:rsid w:val="00120DAE"/>
    <w:rsid w:val="00120DF6"/>
    <w:rsid w:val="00120E33"/>
    <w:rsid w:val="001213B0"/>
    <w:rsid w:val="001214F2"/>
    <w:rsid w:val="001216CB"/>
    <w:rsid w:val="00121711"/>
    <w:rsid w:val="00121FBC"/>
    <w:rsid w:val="00122411"/>
    <w:rsid w:val="001226B2"/>
    <w:rsid w:val="0012355D"/>
    <w:rsid w:val="001238C8"/>
    <w:rsid w:val="00123A76"/>
    <w:rsid w:val="00123C47"/>
    <w:rsid w:val="00123CAD"/>
    <w:rsid w:val="00123E53"/>
    <w:rsid w:val="001248CE"/>
    <w:rsid w:val="00124974"/>
    <w:rsid w:val="00124CEE"/>
    <w:rsid w:val="00124D50"/>
    <w:rsid w:val="0012517D"/>
    <w:rsid w:val="001252DB"/>
    <w:rsid w:val="001254C8"/>
    <w:rsid w:val="00125F3D"/>
    <w:rsid w:val="001260A2"/>
    <w:rsid w:val="00126924"/>
    <w:rsid w:val="00126B69"/>
    <w:rsid w:val="0012708D"/>
    <w:rsid w:val="001276B8"/>
    <w:rsid w:val="0012776B"/>
    <w:rsid w:val="001278CF"/>
    <w:rsid w:val="00127F81"/>
    <w:rsid w:val="00127F98"/>
    <w:rsid w:val="00130FF8"/>
    <w:rsid w:val="001310CC"/>
    <w:rsid w:val="00131124"/>
    <w:rsid w:val="00131126"/>
    <w:rsid w:val="00132304"/>
    <w:rsid w:val="001324F5"/>
    <w:rsid w:val="00132F89"/>
    <w:rsid w:val="001332ED"/>
    <w:rsid w:val="001337F5"/>
    <w:rsid w:val="00133D4F"/>
    <w:rsid w:val="00133FBE"/>
    <w:rsid w:val="00133FE1"/>
    <w:rsid w:val="00134018"/>
    <w:rsid w:val="001341EA"/>
    <w:rsid w:val="001343AB"/>
    <w:rsid w:val="001346B6"/>
    <w:rsid w:val="00134978"/>
    <w:rsid w:val="00134F76"/>
    <w:rsid w:val="001353D3"/>
    <w:rsid w:val="00135447"/>
    <w:rsid w:val="001357DE"/>
    <w:rsid w:val="00136194"/>
    <w:rsid w:val="001363AF"/>
    <w:rsid w:val="00136A31"/>
    <w:rsid w:val="001379E9"/>
    <w:rsid w:val="00140127"/>
    <w:rsid w:val="00140604"/>
    <w:rsid w:val="0014064B"/>
    <w:rsid w:val="001417D5"/>
    <w:rsid w:val="00141B78"/>
    <w:rsid w:val="00141B7A"/>
    <w:rsid w:val="00142434"/>
    <w:rsid w:val="00142C55"/>
    <w:rsid w:val="0014334F"/>
    <w:rsid w:val="0014353A"/>
    <w:rsid w:val="00143EF0"/>
    <w:rsid w:val="00144ECF"/>
    <w:rsid w:val="00144FBC"/>
    <w:rsid w:val="00145341"/>
    <w:rsid w:val="001457CD"/>
    <w:rsid w:val="00145E68"/>
    <w:rsid w:val="00145FB2"/>
    <w:rsid w:val="00146329"/>
    <w:rsid w:val="00146EC1"/>
    <w:rsid w:val="00146EF3"/>
    <w:rsid w:val="00147C31"/>
    <w:rsid w:val="00147ECA"/>
    <w:rsid w:val="001507A5"/>
    <w:rsid w:val="00150F4F"/>
    <w:rsid w:val="00151120"/>
    <w:rsid w:val="00151B19"/>
    <w:rsid w:val="00152029"/>
    <w:rsid w:val="00152EBB"/>
    <w:rsid w:val="001530F2"/>
    <w:rsid w:val="001531AE"/>
    <w:rsid w:val="00153719"/>
    <w:rsid w:val="0015372C"/>
    <w:rsid w:val="00153A86"/>
    <w:rsid w:val="00153AF8"/>
    <w:rsid w:val="00154190"/>
    <w:rsid w:val="0015433D"/>
    <w:rsid w:val="00154D11"/>
    <w:rsid w:val="001554A0"/>
    <w:rsid w:val="0015566E"/>
    <w:rsid w:val="00155E60"/>
    <w:rsid w:val="00155F6E"/>
    <w:rsid w:val="00156A20"/>
    <w:rsid w:val="0015788C"/>
    <w:rsid w:val="00157FA8"/>
    <w:rsid w:val="00160094"/>
    <w:rsid w:val="001602C7"/>
    <w:rsid w:val="00160696"/>
    <w:rsid w:val="001606DA"/>
    <w:rsid w:val="00160C3A"/>
    <w:rsid w:val="00160C74"/>
    <w:rsid w:val="00160E2B"/>
    <w:rsid w:val="001617A4"/>
    <w:rsid w:val="001618FA"/>
    <w:rsid w:val="00162184"/>
    <w:rsid w:val="00163D37"/>
    <w:rsid w:val="001641DA"/>
    <w:rsid w:val="00164530"/>
    <w:rsid w:val="00164612"/>
    <w:rsid w:val="00164906"/>
    <w:rsid w:val="00164917"/>
    <w:rsid w:val="00164ABD"/>
    <w:rsid w:val="00164D52"/>
    <w:rsid w:val="00164DDE"/>
    <w:rsid w:val="00164EC7"/>
    <w:rsid w:val="00165122"/>
    <w:rsid w:val="0016551A"/>
    <w:rsid w:val="001665CE"/>
    <w:rsid w:val="001665D1"/>
    <w:rsid w:val="001669C6"/>
    <w:rsid w:val="001677B5"/>
    <w:rsid w:val="00167A0C"/>
    <w:rsid w:val="00167F29"/>
    <w:rsid w:val="00170828"/>
    <w:rsid w:val="0017099B"/>
    <w:rsid w:val="00171125"/>
    <w:rsid w:val="0017114E"/>
    <w:rsid w:val="001712CE"/>
    <w:rsid w:val="0017153F"/>
    <w:rsid w:val="00171785"/>
    <w:rsid w:val="001717B1"/>
    <w:rsid w:val="00171FD9"/>
    <w:rsid w:val="00172110"/>
    <w:rsid w:val="00172269"/>
    <w:rsid w:val="00172507"/>
    <w:rsid w:val="00172957"/>
    <w:rsid w:val="00172A28"/>
    <w:rsid w:val="00172BB3"/>
    <w:rsid w:val="00172E3A"/>
    <w:rsid w:val="00173502"/>
    <w:rsid w:val="001740FF"/>
    <w:rsid w:val="00174450"/>
    <w:rsid w:val="001744EB"/>
    <w:rsid w:val="0017471B"/>
    <w:rsid w:val="00174AC1"/>
    <w:rsid w:val="00174CFE"/>
    <w:rsid w:val="001758D7"/>
    <w:rsid w:val="00176569"/>
    <w:rsid w:val="00176749"/>
    <w:rsid w:val="0017678D"/>
    <w:rsid w:val="001770D0"/>
    <w:rsid w:val="00177490"/>
    <w:rsid w:val="00177531"/>
    <w:rsid w:val="00177D97"/>
    <w:rsid w:val="00177E47"/>
    <w:rsid w:val="001800EE"/>
    <w:rsid w:val="00180482"/>
    <w:rsid w:val="001804FB"/>
    <w:rsid w:val="00180741"/>
    <w:rsid w:val="00181605"/>
    <w:rsid w:val="00181C30"/>
    <w:rsid w:val="001822DC"/>
    <w:rsid w:val="0018231D"/>
    <w:rsid w:val="00182578"/>
    <w:rsid w:val="00182723"/>
    <w:rsid w:val="00183483"/>
    <w:rsid w:val="00183918"/>
    <w:rsid w:val="0018442C"/>
    <w:rsid w:val="001845D9"/>
    <w:rsid w:val="00184A3A"/>
    <w:rsid w:val="00184D32"/>
    <w:rsid w:val="00184E09"/>
    <w:rsid w:val="001855C9"/>
    <w:rsid w:val="001861C1"/>
    <w:rsid w:val="00186A6E"/>
    <w:rsid w:val="00186AF2"/>
    <w:rsid w:val="001876D3"/>
    <w:rsid w:val="00187889"/>
    <w:rsid w:val="00190114"/>
    <w:rsid w:val="001905F7"/>
    <w:rsid w:val="0019070D"/>
    <w:rsid w:val="00191651"/>
    <w:rsid w:val="001919EC"/>
    <w:rsid w:val="00192897"/>
    <w:rsid w:val="001934F2"/>
    <w:rsid w:val="001941E7"/>
    <w:rsid w:val="0019444A"/>
    <w:rsid w:val="001944EE"/>
    <w:rsid w:val="0019539A"/>
    <w:rsid w:val="0019562B"/>
    <w:rsid w:val="00195698"/>
    <w:rsid w:val="00195FC1"/>
    <w:rsid w:val="00196281"/>
    <w:rsid w:val="00196679"/>
    <w:rsid w:val="00197372"/>
    <w:rsid w:val="001973C1"/>
    <w:rsid w:val="00197953"/>
    <w:rsid w:val="00197B52"/>
    <w:rsid w:val="001A0834"/>
    <w:rsid w:val="001A1309"/>
    <w:rsid w:val="001A134C"/>
    <w:rsid w:val="001A173A"/>
    <w:rsid w:val="001A2E7B"/>
    <w:rsid w:val="001A3154"/>
    <w:rsid w:val="001A32AE"/>
    <w:rsid w:val="001A3BE6"/>
    <w:rsid w:val="001A44B5"/>
    <w:rsid w:val="001A475E"/>
    <w:rsid w:val="001A488D"/>
    <w:rsid w:val="001A4922"/>
    <w:rsid w:val="001A51E5"/>
    <w:rsid w:val="001A5AD8"/>
    <w:rsid w:val="001A645D"/>
    <w:rsid w:val="001A6B8F"/>
    <w:rsid w:val="001A70B6"/>
    <w:rsid w:val="001A7433"/>
    <w:rsid w:val="001A74F0"/>
    <w:rsid w:val="001A751A"/>
    <w:rsid w:val="001A758C"/>
    <w:rsid w:val="001A7D80"/>
    <w:rsid w:val="001B009C"/>
    <w:rsid w:val="001B09F6"/>
    <w:rsid w:val="001B0E36"/>
    <w:rsid w:val="001B124C"/>
    <w:rsid w:val="001B137B"/>
    <w:rsid w:val="001B1946"/>
    <w:rsid w:val="001B1C93"/>
    <w:rsid w:val="001B201A"/>
    <w:rsid w:val="001B2E0F"/>
    <w:rsid w:val="001B39C9"/>
    <w:rsid w:val="001B3FD3"/>
    <w:rsid w:val="001B47C4"/>
    <w:rsid w:val="001B4CBE"/>
    <w:rsid w:val="001B4F8F"/>
    <w:rsid w:val="001B4FF8"/>
    <w:rsid w:val="001B52AB"/>
    <w:rsid w:val="001B539D"/>
    <w:rsid w:val="001B5A81"/>
    <w:rsid w:val="001B5F4B"/>
    <w:rsid w:val="001B60A3"/>
    <w:rsid w:val="001B6110"/>
    <w:rsid w:val="001B6594"/>
    <w:rsid w:val="001B65B9"/>
    <w:rsid w:val="001B6A0C"/>
    <w:rsid w:val="001B7590"/>
    <w:rsid w:val="001B779E"/>
    <w:rsid w:val="001B783E"/>
    <w:rsid w:val="001B7A34"/>
    <w:rsid w:val="001B7BAD"/>
    <w:rsid w:val="001B7D22"/>
    <w:rsid w:val="001B7D35"/>
    <w:rsid w:val="001B7F78"/>
    <w:rsid w:val="001C04AF"/>
    <w:rsid w:val="001C0CC1"/>
    <w:rsid w:val="001C11C9"/>
    <w:rsid w:val="001C18A4"/>
    <w:rsid w:val="001C1CE7"/>
    <w:rsid w:val="001C228F"/>
    <w:rsid w:val="001C236F"/>
    <w:rsid w:val="001C2BAF"/>
    <w:rsid w:val="001C2FC5"/>
    <w:rsid w:val="001C3345"/>
    <w:rsid w:val="001C368B"/>
    <w:rsid w:val="001C37E7"/>
    <w:rsid w:val="001C3F94"/>
    <w:rsid w:val="001C416C"/>
    <w:rsid w:val="001C454A"/>
    <w:rsid w:val="001C4AB9"/>
    <w:rsid w:val="001C4B21"/>
    <w:rsid w:val="001C51F1"/>
    <w:rsid w:val="001C5995"/>
    <w:rsid w:val="001C5DBC"/>
    <w:rsid w:val="001C5EA1"/>
    <w:rsid w:val="001C618F"/>
    <w:rsid w:val="001C65A1"/>
    <w:rsid w:val="001C6954"/>
    <w:rsid w:val="001C6F55"/>
    <w:rsid w:val="001C6FAE"/>
    <w:rsid w:val="001C71D5"/>
    <w:rsid w:val="001C78ED"/>
    <w:rsid w:val="001C7992"/>
    <w:rsid w:val="001D00D0"/>
    <w:rsid w:val="001D0465"/>
    <w:rsid w:val="001D0AF5"/>
    <w:rsid w:val="001D0BC7"/>
    <w:rsid w:val="001D0CE7"/>
    <w:rsid w:val="001D23F2"/>
    <w:rsid w:val="001D2C76"/>
    <w:rsid w:val="001D3316"/>
    <w:rsid w:val="001D4460"/>
    <w:rsid w:val="001D4673"/>
    <w:rsid w:val="001D46ED"/>
    <w:rsid w:val="001D47F8"/>
    <w:rsid w:val="001D4AB9"/>
    <w:rsid w:val="001D4C75"/>
    <w:rsid w:val="001D4E8B"/>
    <w:rsid w:val="001D4FE1"/>
    <w:rsid w:val="001D5353"/>
    <w:rsid w:val="001D586E"/>
    <w:rsid w:val="001D58BB"/>
    <w:rsid w:val="001D5B06"/>
    <w:rsid w:val="001D5BB7"/>
    <w:rsid w:val="001D600A"/>
    <w:rsid w:val="001D6B30"/>
    <w:rsid w:val="001D6B49"/>
    <w:rsid w:val="001D6BDE"/>
    <w:rsid w:val="001D7637"/>
    <w:rsid w:val="001D76AA"/>
    <w:rsid w:val="001D76EA"/>
    <w:rsid w:val="001D78C8"/>
    <w:rsid w:val="001D79A4"/>
    <w:rsid w:val="001D7AD6"/>
    <w:rsid w:val="001D7BCC"/>
    <w:rsid w:val="001D7D81"/>
    <w:rsid w:val="001E114C"/>
    <w:rsid w:val="001E1297"/>
    <w:rsid w:val="001E12F2"/>
    <w:rsid w:val="001E14FC"/>
    <w:rsid w:val="001E15FD"/>
    <w:rsid w:val="001E1884"/>
    <w:rsid w:val="001E2396"/>
    <w:rsid w:val="001E2500"/>
    <w:rsid w:val="001E2EC8"/>
    <w:rsid w:val="001E36DA"/>
    <w:rsid w:val="001E3C51"/>
    <w:rsid w:val="001E40AE"/>
    <w:rsid w:val="001E4A2B"/>
    <w:rsid w:val="001E549A"/>
    <w:rsid w:val="001E55C5"/>
    <w:rsid w:val="001E5D3F"/>
    <w:rsid w:val="001E5F6F"/>
    <w:rsid w:val="001E6D6D"/>
    <w:rsid w:val="001E7C2D"/>
    <w:rsid w:val="001E7D4C"/>
    <w:rsid w:val="001F0C6A"/>
    <w:rsid w:val="001F14AF"/>
    <w:rsid w:val="001F1621"/>
    <w:rsid w:val="001F22B9"/>
    <w:rsid w:val="001F28EE"/>
    <w:rsid w:val="001F2A85"/>
    <w:rsid w:val="001F2D01"/>
    <w:rsid w:val="001F30B5"/>
    <w:rsid w:val="001F3234"/>
    <w:rsid w:val="001F3CC0"/>
    <w:rsid w:val="001F4877"/>
    <w:rsid w:val="001F4890"/>
    <w:rsid w:val="001F4A7C"/>
    <w:rsid w:val="001F5284"/>
    <w:rsid w:val="001F56E1"/>
    <w:rsid w:val="001F668F"/>
    <w:rsid w:val="001F7F10"/>
    <w:rsid w:val="00200350"/>
    <w:rsid w:val="002005EA"/>
    <w:rsid w:val="00200678"/>
    <w:rsid w:val="00201456"/>
    <w:rsid w:val="00201706"/>
    <w:rsid w:val="0020182F"/>
    <w:rsid w:val="00201BC7"/>
    <w:rsid w:val="00201C89"/>
    <w:rsid w:val="002021B1"/>
    <w:rsid w:val="00202430"/>
    <w:rsid w:val="00202478"/>
    <w:rsid w:val="00202491"/>
    <w:rsid w:val="00202551"/>
    <w:rsid w:val="00202E6E"/>
    <w:rsid w:val="00203277"/>
    <w:rsid w:val="00203BF3"/>
    <w:rsid w:val="00204100"/>
    <w:rsid w:val="002042B4"/>
    <w:rsid w:val="0020456D"/>
    <w:rsid w:val="00204C2B"/>
    <w:rsid w:val="00204E91"/>
    <w:rsid w:val="002052E2"/>
    <w:rsid w:val="002053F2"/>
    <w:rsid w:val="00205969"/>
    <w:rsid w:val="0020619F"/>
    <w:rsid w:val="002063CC"/>
    <w:rsid w:val="00206607"/>
    <w:rsid w:val="00207339"/>
    <w:rsid w:val="00207E9A"/>
    <w:rsid w:val="002103EF"/>
    <w:rsid w:val="002105AD"/>
    <w:rsid w:val="00211299"/>
    <w:rsid w:val="00211390"/>
    <w:rsid w:val="002123D4"/>
    <w:rsid w:val="00212405"/>
    <w:rsid w:val="00212AC5"/>
    <w:rsid w:val="002131C2"/>
    <w:rsid w:val="00213372"/>
    <w:rsid w:val="00213901"/>
    <w:rsid w:val="00213E0E"/>
    <w:rsid w:val="00214767"/>
    <w:rsid w:val="00214A25"/>
    <w:rsid w:val="002150C3"/>
    <w:rsid w:val="002159C7"/>
    <w:rsid w:val="00215F0D"/>
    <w:rsid w:val="00216160"/>
    <w:rsid w:val="0021617D"/>
    <w:rsid w:val="00216921"/>
    <w:rsid w:val="00216C68"/>
    <w:rsid w:val="00216D95"/>
    <w:rsid w:val="00216F33"/>
    <w:rsid w:val="0021742C"/>
    <w:rsid w:val="00217833"/>
    <w:rsid w:val="00217C7D"/>
    <w:rsid w:val="00217DF6"/>
    <w:rsid w:val="00220154"/>
    <w:rsid w:val="0022061F"/>
    <w:rsid w:val="00221154"/>
    <w:rsid w:val="0022143D"/>
    <w:rsid w:val="002215FB"/>
    <w:rsid w:val="002217E1"/>
    <w:rsid w:val="002220C5"/>
    <w:rsid w:val="002224B4"/>
    <w:rsid w:val="00222900"/>
    <w:rsid w:val="002231BE"/>
    <w:rsid w:val="0022344A"/>
    <w:rsid w:val="00224032"/>
    <w:rsid w:val="00224162"/>
    <w:rsid w:val="00224232"/>
    <w:rsid w:val="00224940"/>
    <w:rsid w:val="00224FB5"/>
    <w:rsid w:val="0022687A"/>
    <w:rsid w:val="002268B6"/>
    <w:rsid w:val="00226E3C"/>
    <w:rsid w:val="00227027"/>
    <w:rsid w:val="0023046A"/>
    <w:rsid w:val="00230D08"/>
    <w:rsid w:val="00230F08"/>
    <w:rsid w:val="00231080"/>
    <w:rsid w:val="002312CE"/>
    <w:rsid w:val="002314D6"/>
    <w:rsid w:val="002315E5"/>
    <w:rsid w:val="00231A62"/>
    <w:rsid w:val="00231C01"/>
    <w:rsid w:val="00231E43"/>
    <w:rsid w:val="00232430"/>
    <w:rsid w:val="00232919"/>
    <w:rsid w:val="00232D23"/>
    <w:rsid w:val="00232E2B"/>
    <w:rsid w:val="00232E2E"/>
    <w:rsid w:val="002330D8"/>
    <w:rsid w:val="00233857"/>
    <w:rsid w:val="0023398B"/>
    <w:rsid w:val="00233A1F"/>
    <w:rsid w:val="002343AC"/>
    <w:rsid w:val="002347AF"/>
    <w:rsid w:val="002348E1"/>
    <w:rsid w:val="00234B23"/>
    <w:rsid w:val="002353DE"/>
    <w:rsid w:val="002367E9"/>
    <w:rsid w:val="00236F8F"/>
    <w:rsid w:val="00237454"/>
    <w:rsid w:val="0023763E"/>
    <w:rsid w:val="00237D4B"/>
    <w:rsid w:val="00237E32"/>
    <w:rsid w:val="002406B0"/>
    <w:rsid w:val="00240B8D"/>
    <w:rsid w:val="00240ED4"/>
    <w:rsid w:val="00241608"/>
    <w:rsid w:val="00241900"/>
    <w:rsid w:val="002423F8"/>
    <w:rsid w:val="002427CF"/>
    <w:rsid w:val="00242BE0"/>
    <w:rsid w:val="00242C53"/>
    <w:rsid w:val="00243023"/>
    <w:rsid w:val="00243FE0"/>
    <w:rsid w:val="00244145"/>
    <w:rsid w:val="0024426A"/>
    <w:rsid w:val="00244BF2"/>
    <w:rsid w:val="00244C18"/>
    <w:rsid w:val="00244F62"/>
    <w:rsid w:val="0024510A"/>
    <w:rsid w:val="0024588C"/>
    <w:rsid w:val="00245CAE"/>
    <w:rsid w:val="00245E8E"/>
    <w:rsid w:val="00245FBB"/>
    <w:rsid w:val="00246663"/>
    <w:rsid w:val="00246A7D"/>
    <w:rsid w:val="00247404"/>
    <w:rsid w:val="00247C8B"/>
    <w:rsid w:val="00247D91"/>
    <w:rsid w:val="002500E7"/>
    <w:rsid w:val="00250A65"/>
    <w:rsid w:val="00250C62"/>
    <w:rsid w:val="0025143D"/>
    <w:rsid w:val="00251D33"/>
    <w:rsid w:val="00251EC4"/>
    <w:rsid w:val="002520E2"/>
    <w:rsid w:val="00252FF9"/>
    <w:rsid w:val="00253AD0"/>
    <w:rsid w:val="00253C24"/>
    <w:rsid w:val="00253CA9"/>
    <w:rsid w:val="00253EAB"/>
    <w:rsid w:val="00254454"/>
    <w:rsid w:val="002545EA"/>
    <w:rsid w:val="002549E4"/>
    <w:rsid w:val="00254B35"/>
    <w:rsid w:val="00255110"/>
    <w:rsid w:val="00255608"/>
    <w:rsid w:val="0025594B"/>
    <w:rsid w:val="00255F07"/>
    <w:rsid w:val="00256276"/>
    <w:rsid w:val="002562D3"/>
    <w:rsid w:val="00256B0E"/>
    <w:rsid w:val="00256CE3"/>
    <w:rsid w:val="00256E76"/>
    <w:rsid w:val="0025730D"/>
    <w:rsid w:val="00257530"/>
    <w:rsid w:val="002577A5"/>
    <w:rsid w:val="002606A4"/>
    <w:rsid w:val="002610DE"/>
    <w:rsid w:val="00261122"/>
    <w:rsid w:val="00261341"/>
    <w:rsid w:val="00262656"/>
    <w:rsid w:val="002627D5"/>
    <w:rsid w:val="00262AF0"/>
    <w:rsid w:val="002631B1"/>
    <w:rsid w:val="002641B4"/>
    <w:rsid w:val="002643CE"/>
    <w:rsid w:val="0026470F"/>
    <w:rsid w:val="00264B68"/>
    <w:rsid w:val="0026505D"/>
    <w:rsid w:val="002658A0"/>
    <w:rsid w:val="00265C23"/>
    <w:rsid w:val="00265E1B"/>
    <w:rsid w:val="00266231"/>
    <w:rsid w:val="002662A8"/>
    <w:rsid w:val="00266A01"/>
    <w:rsid w:val="00266E8E"/>
    <w:rsid w:val="00267660"/>
    <w:rsid w:val="002676BA"/>
    <w:rsid w:val="00267960"/>
    <w:rsid w:val="002705CF"/>
    <w:rsid w:val="00270AA3"/>
    <w:rsid w:val="00271319"/>
    <w:rsid w:val="00272391"/>
    <w:rsid w:val="002724B4"/>
    <w:rsid w:val="00272DD2"/>
    <w:rsid w:val="0027328D"/>
    <w:rsid w:val="00273500"/>
    <w:rsid w:val="00273CEA"/>
    <w:rsid w:val="002749E1"/>
    <w:rsid w:val="00275AD3"/>
    <w:rsid w:val="00275D30"/>
    <w:rsid w:val="00276C50"/>
    <w:rsid w:val="002770BC"/>
    <w:rsid w:val="002772E3"/>
    <w:rsid w:val="0027774F"/>
    <w:rsid w:val="00277AFF"/>
    <w:rsid w:val="00277B08"/>
    <w:rsid w:val="00277BDC"/>
    <w:rsid w:val="00277BEC"/>
    <w:rsid w:val="00277C85"/>
    <w:rsid w:val="00277DC1"/>
    <w:rsid w:val="002807FA"/>
    <w:rsid w:val="00280CCA"/>
    <w:rsid w:val="00280D93"/>
    <w:rsid w:val="00281192"/>
    <w:rsid w:val="0028144F"/>
    <w:rsid w:val="00281640"/>
    <w:rsid w:val="002821F2"/>
    <w:rsid w:val="0028255A"/>
    <w:rsid w:val="002827C6"/>
    <w:rsid w:val="00282A97"/>
    <w:rsid w:val="002831EB"/>
    <w:rsid w:val="002837C6"/>
    <w:rsid w:val="002839D2"/>
    <w:rsid w:val="002848D2"/>
    <w:rsid w:val="00284FE3"/>
    <w:rsid w:val="002855A2"/>
    <w:rsid w:val="002868FC"/>
    <w:rsid w:val="002869C0"/>
    <w:rsid w:val="00286D92"/>
    <w:rsid w:val="002870E6"/>
    <w:rsid w:val="002874C6"/>
    <w:rsid w:val="00287660"/>
    <w:rsid w:val="00287D7C"/>
    <w:rsid w:val="00290EA3"/>
    <w:rsid w:val="00290FFF"/>
    <w:rsid w:val="0029170A"/>
    <w:rsid w:val="002922ED"/>
    <w:rsid w:val="00292C00"/>
    <w:rsid w:val="00292C0E"/>
    <w:rsid w:val="00292D5C"/>
    <w:rsid w:val="00292E5C"/>
    <w:rsid w:val="00293943"/>
    <w:rsid w:val="00293F92"/>
    <w:rsid w:val="00294420"/>
    <w:rsid w:val="002945D4"/>
    <w:rsid w:val="00294724"/>
    <w:rsid w:val="002948CD"/>
    <w:rsid w:val="0029492F"/>
    <w:rsid w:val="002952C1"/>
    <w:rsid w:val="0029553C"/>
    <w:rsid w:val="00295670"/>
    <w:rsid w:val="00295755"/>
    <w:rsid w:val="00295DB5"/>
    <w:rsid w:val="00296060"/>
    <w:rsid w:val="0029627A"/>
    <w:rsid w:val="0029785B"/>
    <w:rsid w:val="002979E0"/>
    <w:rsid w:val="002A03AD"/>
    <w:rsid w:val="002A0825"/>
    <w:rsid w:val="002A0A9D"/>
    <w:rsid w:val="002A1193"/>
    <w:rsid w:val="002A13C9"/>
    <w:rsid w:val="002A1436"/>
    <w:rsid w:val="002A153E"/>
    <w:rsid w:val="002A1803"/>
    <w:rsid w:val="002A27A6"/>
    <w:rsid w:val="002A3693"/>
    <w:rsid w:val="002A3779"/>
    <w:rsid w:val="002A481C"/>
    <w:rsid w:val="002A4AA7"/>
    <w:rsid w:val="002A535B"/>
    <w:rsid w:val="002A54EE"/>
    <w:rsid w:val="002A6119"/>
    <w:rsid w:val="002A64E2"/>
    <w:rsid w:val="002A67C5"/>
    <w:rsid w:val="002A6AA4"/>
    <w:rsid w:val="002A6C86"/>
    <w:rsid w:val="002A71ED"/>
    <w:rsid w:val="002A7905"/>
    <w:rsid w:val="002A7F59"/>
    <w:rsid w:val="002B04FA"/>
    <w:rsid w:val="002B08E9"/>
    <w:rsid w:val="002B0B52"/>
    <w:rsid w:val="002B0BC4"/>
    <w:rsid w:val="002B1176"/>
    <w:rsid w:val="002B132D"/>
    <w:rsid w:val="002B1485"/>
    <w:rsid w:val="002B1768"/>
    <w:rsid w:val="002B1888"/>
    <w:rsid w:val="002B18D8"/>
    <w:rsid w:val="002B1DB6"/>
    <w:rsid w:val="002B2443"/>
    <w:rsid w:val="002B2675"/>
    <w:rsid w:val="002B2693"/>
    <w:rsid w:val="002B2E21"/>
    <w:rsid w:val="002B2FF1"/>
    <w:rsid w:val="002B3F76"/>
    <w:rsid w:val="002B4359"/>
    <w:rsid w:val="002B45E7"/>
    <w:rsid w:val="002B5540"/>
    <w:rsid w:val="002B5849"/>
    <w:rsid w:val="002B58B2"/>
    <w:rsid w:val="002B6932"/>
    <w:rsid w:val="002B6D88"/>
    <w:rsid w:val="002B6F06"/>
    <w:rsid w:val="002B739F"/>
    <w:rsid w:val="002B7785"/>
    <w:rsid w:val="002B7898"/>
    <w:rsid w:val="002B7B11"/>
    <w:rsid w:val="002B7B4F"/>
    <w:rsid w:val="002B7B7B"/>
    <w:rsid w:val="002C001F"/>
    <w:rsid w:val="002C0434"/>
    <w:rsid w:val="002C07A2"/>
    <w:rsid w:val="002C0956"/>
    <w:rsid w:val="002C0D89"/>
    <w:rsid w:val="002C0F65"/>
    <w:rsid w:val="002C1150"/>
    <w:rsid w:val="002C1DD9"/>
    <w:rsid w:val="002C32F4"/>
    <w:rsid w:val="002C34AB"/>
    <w:rsid w:val="002C374C"/>
    <w:rsid w:val="002C3BED"/>
    <w:rsid w:val="002C4297"/>
    <w:rsid w:val="002C4FEB"/>
    <w:rsid w:val="002C55DB"/>
    <w:rsid w:val="002C5657"/>
    <w:rsid w:val="002C5D1F"/>
    <w:rsid w:val="002C5F06"/>
    <w:rsid w:val="002C6974"/>
    <w:rsid w:val="002C6A16"/>
    <w:rsid w:val="002C6F00"/>
    <w:rsid w:val="002C73A6"/>
    <w:rsid w:val="002C77B1"/>
    <w:rsid w:val="002D0E5E"/>
    <w:rsid w:val="002D1659"/>
    <w:rsid w:val="002D1B79"/>
    <w:rsid w:val="002D1C58"/>
    <w:rsid w:val="002D23D0"/>
    <w:rsid w:val="002D25F2"/>
    <w:rsid w:val="002D29AB"/>
    <w:rsid w:val="002D4B63"/>
    <w:rsid w:val="002D4D10"/>
    <w:rsid w:val="002D530D"/>
    <w:rsid w:val="002D531A"/>
    <w:rsid w:val="002D5D67"/>
    <w:rsid w:val="002D6121"/>
    <w:rsid w:val="002D6488"/>
    <w:rsid w:val="002D683D"/>
    <w:rsid w:val="002D6944"/>
    <w:rsid w:val="002D75B3"/>
    <w:rsid w:val="002D7736"/>
    <w:rsid w:val="002D7903"/>
    <w:rsid w:val="002D7DB5"/>
    <w:rsid w:val="002D7F7E"/>
    <w:rsid w:val="002E0020"/>
    <w:rsid w:val="002E0DEA"/>
    <w:rsid w:val="002E0E93"/>
    <w:rsid w:val="002E117C"/>
    <w:rsid w:val="002E2C36"/>
    <w:rsid w:val="002E2F90"/>
    <w:rsid w:val="002E39BD"/>
    <w:rsid w:val="002E3C66"/>
    <w:rsid w:val="002E44E0"/>
    <w:rsid w:val="002E455F"/>
    <w:rsid w:val="002E48DD"/>
    <w:rsid w:val="002E4C54"/>
    <w:rsid w:val="002E4D51"/>
    <w:rsid w:val="002E5069"/>
    <w:rsid w:val="002E509F"/>
    <w:rsid w:val="002E5456"/>
    <w:rsid w:val="002E550B"/>
    <w:rsid w:val="002E5EFB"/>
    <w:rsid w:val="002E623D"/>
    <w:rsid w:val="002E6418"/>
    <w:rsid w:val="002E68CF"/>
    <w:rsid w:val="002E703B"/>
    <w:rsid w:val="002E7D40"/>
    <w:rsid w:val="002F01F6"/>
    <w:rsid w:val="002F03E1"/>
    <w:rsid w:val="002F07DA"/>
    <w:rsid w:val="002F090F"/>
    <w:rsid w:val="002F1265"/>
    <w:rsid w:val="002F1B2E"/>
    <w:rsid w:val="002F1D05"/>
    <w:rsid w:val="002F23D9"/>
    <w:rsid w:val="002F27E3"/>
    <w:rsid w:val="002F2DF1"/>
    <w:rsid w:val="002F35FF"/>
    <w:rsid w:val="002F36DC"/>
    <w:rsid w:val="002F3CA1"/>
    <w:rsid w:val="002F3EA3"/>
    <w:rsid w:val="002F4840"/>
    <w:rsid w:val="002F49B8"/>
    <w:rsid w:val="002F5144"/>
    <w:rsid w:val="002F559E"/>
    <w:rsid w:val="002F563F"/>
    <w:rsid w:val="002F5768"/>
    <w:rsid w:val="002F59BC"/>
    <w:rsid w:val="002F5ECA"/>
    <w:rsid w:val="002F6866"/>
    <w:rsid w:val="002F6B27"/>
    <w:rsid w:val="002F6D20"/>
    <w:rsid w:val="002F74CC"/>
    <w:rsid w:val="002F7DE8"/>
    <w:rsid w:val="003002FF"/>
    <w:rsid w:val="003008BF"/>
    <w:rsid w:val="00300BD4"/>
    <w:rsid w:val="00300FA0"/>
    <w:rsid w:val="00301473"/>
    <w:rsid w:val="00301B03"/>
    <w:rsid w:val="00301B7F"/>
    <w:rsid w:val="00301C15"/>
    <w:rsid w:val="003021AE"/>
    <w:rsid w:val="003033B4"/>
    <w:rsid w:val="00303F25"/>
    <w:rsid w:val="0030451E"/>
    <w:rsid w:val="0030480D"/>
    <w:rsid w:val="00304967"/>
    <w:rsid w:val="0030506E"/>
    <w:rsid w:val="00305CCB"/>
    <w:rsid w:val="003066A4"/>
    <w:rsid w:val="00306D20"/>
    <w:rsid w:val="00306E56"/>
    <w:rsid w:val="003075A1"/>
    <w:rsid w:val="00307C07"/>
    <w:rsid w:val="0031052D"/>
    <w:rsid w:val="00311CC0"/>
    <w:rsid w:val="0031234C"/>
    <w:rsid w:val="0031268F"/>
    <w:rsid w:val="003134C6"/>
    <w:rsid w:val="003135C4"/>
    <w:rsid w:val="00313AAF"/>
    <w:rsid w:val="00313CD4"/>
    <w:rsid w:val="00315DBF"/>
    <w:rsid w:val="00315E88"/>
    <w:rsid w:val="00315F51"/>
    <w:rsid w:val="003164D9"/>
    <w:rsid w:val="00316921"/>
    <w:rsid w:val="00316A6B"/>
    <w:rsid w:val="00316D47"/>
    <w:rsid w:val="00317A3D"/>
    <w:rsid w:val="00320029"/>
    <w:rsid w:val="00320616"/>
    <w:rsid w:val="00320D72"/>
    <w:rsid w:val="0032111C"/>
    <w:rsid w:val="00321120"/>
    <w:rsid w:val="00321858"/>
    <w:rsid w:val="00322103"/>
    <w:rsid w:val="00322C57"/>
    <w:rsid w:val="0032322E"/>
    <w:rsid w:val="0032361D"/>
    <w:rsid w:val="00323B70"/>
    <w:rsid w:val="0032450B"/>
    <w:rsid w:val="003247F0"/>
    <w:rsid w:val="00325450"/>
    <w:rsid w:val="00325EC6"/>
    <w:rsid w:val="00326770"/>
    <w:rsid w:val="00326824"/>
    <w:rsid w:val="00326AE4"/>
    <w:rsid w:val="00326C6E"/>
    <w:rsid w:val="00326C87"/>
    <w:rsid w:val="003273E0"/>
    <w:rsid w:val="00327A57"/>
    <w:rsid w:val="00327EDB"/>
    <w:rsid w:val="00327FB4"/>
    <w:rsid w:val="00331958"/>
    <w:rsid w:val="00332557"/>
    <w:rsid w:val="00332A98"/>
    <w:rsid w:val="003334A8"/>
    <w:rsid w:val="00333A7D"/>
    <w:rsid w:val="003343BB"/>
    <w:rsid w:val="00334403"/>
    <w:rsid w:val="00334C84"/>
    <w:rsid w:val="00334C93"/>
    <w:rsid w:val="00334E91"/>
    <w:rsid w:val="0033613B"/>
    <w:rsid w:val="0033636F"/>
    <w:rsid w:val="00336526"/>
    <w:rsid w:val="003366A8"/>
    <w:rsid w:val="00336814"/>
    <w:rsid w:val="00336823"/>
    <w:rsid w:val="003373B8"/>
    <w:rsid w:val="003374BF"/>
    <w:rsid w:val="003375EE"/>
    <w:rsid w:val="00337608"/>
    <w:rsid w:val="00337717"/>
    <w:rsid w:val="003377E4"/>
    <w:rsid w:val="00337C9C"/>
    <w:rsid w:val="00337E5D"/>
    <w:rsid w:val="003400EB"/>
    <w:rsid w:val="0034020C"/>
    <w:rsid w:val="00340272"/>
    <w:rsid w:val="00340291"/>
    <w:rsid w:val="003402EB"/>
    <w:rsid w:val="0034053B"/>
    <w:rsid w:val="003415C5"/>
    <w:rsid w:val="0034162D"/>
    <w:rsid w:val="003419AD"/>
    <w:rsid w:val="0034227C"/>
    <w:rsid w:val="003439EA"/>
    <w:rsid w:val="00344D12"/>
    <w:rsid w:val="00345154"/>
    <w:rsid w:val="003458C0"/>
    <w:rsid w:val="00345B50"/>
    <w:rsid w:val="00345E17"/>
    <w:rsid w:val="0034644F"/>
    <w:rsid w:val="003476D8"/>
    <w:rsid w:val="00347B3F"/>
    <w:rsid w:val="0035032F"/>
    <w:rsid w:val="0035037D"/>
    <w:rsid w:val="003503FB"/>
    <w:rsid w:val="0035055E"/>
    <w:rsid w:val="0035080D"/>
    <w:rsid w:val="00350826"/>
    <w:rsid w:val="00350D8E"/>
    <w:rsid w:val="00350D93"/>
    <w:rsid w:val="0035153E"/>
    <w:rsid w:val="00351D79"/>
    <w:rsid w:val="00351E30"/>
    <w:rsid w:val="003522CC"/>
    <w:rsid w:val="00353877"/>
    <w:rsid w:val="00353C3C"/>
    <w:rsid w:val="00354B83"/>
    <w:rsid w:val="00354C7D"/>
    <w:rsid w:val="00354FE1"/>
    <w:rsid w:val="00354FEC"/>
    <w:rsid w:val="00355070"/>
    <w:rsid w:val="003556F9"/>
    <w:rsid w:val="00355D5A"/>
    <w:rsid w:val="00355DAB"/>
    <w:rsid w:val="00356136"/>
    <w:rsid w:val="00356D37"/>
    <w:rsid w:val="0035799C"/>
    <w:rsid w:val="0036009A"/>
    <w:rsid w:val="00360734"/>
    <w:rsid w:val="00360A58"/>
    <w:rsid w:val="00360E7F"/>
    <w:rsid w:val="00361000"/>
    <w:rsid w:val="00361068"/>
    <w:rsid w:val="0036133D"/>
    <w:rsid w:val="00361495"/>
    <w:rsid w:val="003614AC"/>
    <w:rsid w:val="003614D1"/>
    <w:rsid w:val="003617A6"/>
    <w:rsid w:val="003617F0"/>
    <w:rsid w:val="00361A53"/>
    <w:rsid w:val="00361C08"/>
    <w:rsid w:val="0036228E"/>
    <w:rsid w:val="00363357"/>
    <w:rsid w:val="00363938"/>
    <w:rsid w:val="00363B44"/>
    <w:rsid w:val="00363C1A"/>
    <w:rsid w:val="00364258"/>
    <w:rsid w:val="00364D8B"/>
    <w:rsid w:val="00365448"/>
    <w:rsid w:val="0036551D"/>
    <w:rsid w:val="0036568A"/>
    <w:rsid w:val="003657BB"/>
    <w:rsid w:val="00365BC5"/>
    <w:rsid w:val="00365C0D"/>
    <w:rsid w:val="00365E56"/>
    <w:rsid w:val="0036633F"/>
    <w:rsid w:val="003664FB"/>
    <w:rsid w:val="003669EE"/>
    <w:rsid w:val="003671D8"/>
    <w:rsid w:val="003672AF"/>
    <w:rsid w:val="00367405"/>
    <w:rsid w:val="00367F1C"/>
    <w:rsid w:val="00367FAB"/>
    <w:rsid w:val="00370111"/>
    <w:rsid w:val="0037011C"/>
    <w:rsid w:val="00370492"/>
    <w:rsid w:val="003709C7"/>
    <w:rsid w:val="00370E09"/>
    <w:rsid w:val="003715EB"/>
    <w:rsid w:val="00371607"/>
    <w:rsid w:val="00371DBB"/>
    <w:rsid w:val="00371E1B"/>
    <w:rsid w:val="00372029"/>
    <w:rsid w:val="0037246B"/>
    <w:rsid w:val="003725E1"/>
    <w:rsid w:val="0037267F"/>
    <w:rsid w:val="003728CF"/>
    <w:rsid w:val="003731C9"/>
    <w:rsid w:val="003734EB"/>
    <w:rsid w:val="00373958"/>
    <w:rsid w:val="00373B10"/>
    <w:rsid w:val="003745D6"/>
    <w:rsid w:val="003753DD"/>
    <w:rsid w:val="00375826"/>
    <w:rsid w:val="00375AB6"/>
    <w:rsid w:val="00375F1B"/>
    <w:rsid w:val="00375F30"/>
    <w:rsid w:val="00375F99"/>
    <w:rsid w:val="0037699B"/>
    <w:rsid w:val="003769B0"/>
    <w:rsid w:val="00376CEA"/>
    <w:rsid w:val="00377200"/>
    <w:rsid w:val="003776B0"/>
    <w:rsid w:val="00377A10"/>
    <w:rsid w:val="00377BF2"/>
    <w:rsid w:val="00377C6D"/>
    <w:rsid w:val="00377E13"/>
    <w:rsid w:val="003804BA"/>
    <w:rsid w:val="003807EA"/>
    <w:rsid w:val="00380BBE"/>
    <w:rsid w:val="00380F9D"/>
    <w:rsid w:val="0038159D"/>
    <w:rsid w:val="00381C20"/>
    <w:rsid w:val="00382DB8"/>
    <w:rsid w:val="00384380"/>
    <w:rsid w:val="003869EB"/>
    <w:rsid w:val="00386CCA"/>
    <w:rsid w:val="00387D43"/>
    <w:rsid w:val="00387D78"/>
    <w:rsid w:val="00387E98"/>
    <w:rsid w:val="00390346"/>
    <w:rsid w:val="00390A75"/>
    <w:rsid w:val="00391659"/>
    <w:rsid w:val="0039171D"/>
    <w:rsid w:val="003919E3"/>
    <w:rsid w:val="00392328"/>
    <w:rsid w:val="0039298F"/>
    <w:rsid w:val="00393002"/>
    <w:rsid w:val="003930D6"/>
    <w:rsid w:val="003931E7"/>
    <w:rsid w:val="00393535"/>
    <w:rsid w:val="003938DD"/>
    <w:rsid w:val="00393DED"/>
    <w:rsid w:val="0039419D"/>
    <w:rsid w:val="003942F3"/>
    <w:rsid w:val="00394DD9"/>
    <w:rsid w:val="00395268"/>
    <w:rsid w:val="00395F09"/>
    <w:rsid w:val="0039630C"/>
    <w:rsid w:val="00396736"/>
    <w:rsid w:val="00396BE6"/>
    <w:rsid w:val="003972B5"/>
    <w:rsid w:val="003973F7"/>
    <w:rsid w:val="003A01BC"/>
    <w:rsid w:val="003A0964"/>
    <w:rsid w:val="003A0B7F"/>
    <w:rsid w:val="003A1C5B"/>
    <w:rsid w:val="003A2443"/>
    <w:rsid w:val="003A2692"/>
    <w:rsid w:val="003A345E"/>
    <w:rsid w:val="003A40BC"/>
    <w:rsid w:val="003A42FF"/>
    <w:rsid w:val="003A4653"/>
    <w:rsid w:val="003A469E"/>
    <w:rsid w:val="003A47C1"/>
    <w:rsid w:val="003A4BD7"/>
    <w:rsid w:val="003A4D2B"/>
    <w:rsid w:val="003A5441"/>
    <w:rsid w:val="003A6171"/>
    <w:rsid w:val="003A63B6"/>
    <w:rsid w:val="003A6491"/>
    <w:rsid w:val="003A650C"/>
    <w:rsid w:val="003A6DB3"/>
    <w:rsid w:val="003A7089"/>
    <w:rsid w:val="003A731C"/>
    <w:rsid w:val="003A74E3"/>
    <w:rsid w:val="003A758F"/>
    <w:rsid w:val="003A78AA"/>
    <w:rsid w:val="003B00DA"/>
    <w:rsid w:val="003B02F4"/>
    <w:rsid w:val="003B095C"/>
    <w:rsid w:val="003B0E8F"/>
    <w:rsid w:val="003B117B"/>
    <w:rsid w:val="003B129E"/>
    <w:rsid w:val="003B144C"/>
    <w:rsid w:val="003B19AF"/>
    <w:rsid w:val="003B220C"/>
    <w:rsid w:val="003B2751"/>
    <w:rsid w:val="003B279E"/>
    <w:rsid w:val="003B287F"/>
    <w:rsid w:val="003B2BB8"/>
    <w:rsid w:val="003B30C9"/>
    <w:rsid w:val="003B45F3"/>
    <w:rsid w:val="003B4D7F"/>
    <w:rsid w:val="003B522E"/>
    <w:rsid w:val="003B614B"/>
    <w:rsid w:val="003B6EED"/>
    <w:rsid w:val="003B7200"/>
    <w:rsid w:val="003C094A"/>
    <w:rsid w:val="003C0A2F"/>
    <w:rsid w:val="003C0B48"/>
    <w:rsid w:val="003C0B68"/>
    <w:rsid w:val="003C0C5C"/>
    <w:rsid w:val="003C0D2A"/>
    <w:rsid w:val="003C1317"/>
    <w:rsid w:val="003C1362"/>
    <w:rsid w:val="003C18CF"/>
    <w:rsid w:val="003C1C3C"/>
    <w:rsid w:val="003C1F50"/>
    <w:rsid w:val="003C1FDB"/>
    <w:rsid w:val="003C209B"/>
    <w:rsid w:val="003C2C6A"/>
    <w:rsid w:val="003C3073"/>
    <w:rsid w:val="003C4204"/>
    <w:rsid w:val="003C4896"/>
    <w:rsid w:val="003C49F7"/>
    <w:rsid w:val="003C59EC"/>
    <w:rsid w:val="003C5A2C"/>
    <w:rsid w:val="003C5B4B"/>
    <w:rsid w:val="003C635B"/>
    <w:rsid w:val="003C68C2"/>
    <w:rsid w:val="003C6929"/>
    <w:rsid w:val="003C69DF"/>
    <w:rsid w:val="003C7097"/>
    <w:rsid w:val="003C7125"/>
    <w:rsid w:val="003C76CD"/>
    <w:rsid w:val="003C7D29"/>
    <w:rsid w:val="003C7DC0"/>
    <w:rsid w:val="003C7F10"/>
    <w:rsid w:val="003D007D"/>
    <w:rsid w:val="003D05B1"/>
    <w:rsid w:val="003D11D9"/>
    <w:rsid w:val="003D1831"/>
    <w:rsid w:val="003D1A63"/>
    <w:rsid w:val="003D1B7A"/>
    <w:rsid w:val="003D1E06"/>
    <w:rsid w:val="003D2570"/>
    <w:rsid w:val="003D266B"/>
    <w:rsid w:val="003D29EE"/>
    <w:rsid w:val="003D2D70"/>
    <w:rsid w:val="003D3056"/>
    <w:rsid w:val="003D33FD"/>
    <w:rsid w:val="003D399F"/>
    <w:rsid w:val="003D3D1E"/>
    <w:rsid w:val="003D3FD1"/>
    <w:rsid w:val="003D4381"/>
    <w:rsid w:val="003D4590"/>
    <w:rsid w:val="003D5F98"/>
    <w:rsid w:val="003D6A4C"/>
    <w:rsid w:val="003D6AFA"/>
    <w:rsid w:val="003D6BA7"/>
    <w:rsid w:val="003D6E2A"/>
    <w:rsid w:val="003D71C8"/>
    <w:rsid w:val="003D7275"/>
    <w:rsid w:val="003D77D1"/>
    <w:rsid w:val="003E09FA"/>
    <w:rsid w:val="003E10C2"/>
    <w:rsid w:val="003E1131"/>
    <w:rsid w:val="003E16ED"/>
    <w:rsid w:val="003E1869"/>
    <w:rsid w:val="003E1A96"/>
    <w:rsid w:val="003E2030"/>
    <w:rsid w:val="003E2545"/>
    <w:rsid w:val="003E2D85"/>
    <w:rsid w:val="003E2DAA"/>
    <w:rsid w:val="003E2ED9"/>
    <w:rsid w:val="003E3A48"/>
    <w:rsid w:val="003E3A8B"/>
    <w:rsid w:val="003E3ADD"/>
    <w:rsid w:val="003E3C86"/>
    <w:rsid w:val="003E405D"/>
    <w:rsid w:val="003E432C"/>
    <w:rsid w:val="003E4602"/>
    <w:rsid w:val="003E463C"/>
    <w:rsid w:val="003E4797"/>
    <w:rsid w:val="003E4816"/>
    <w:rsid w:val="003E58B8"/>
    <w:rsid w:val="003E590F"/>
    <w:rsid w:val="003E5C33"/>
    <w:rsid w:val="003E5E26"/>
    <w:rsid w:val="003E6074"/>
    <w:rsid w:val="003E6692"/>
    <w:rsid w:val="003E6812"/>
    <w:rsid w:val="003E6C72"/>
    <w:rsid w:val="003E737C"/>
    <w:rsid w:val="003F0465"/>
    <w:rsid w:val="003F0DCE"/>
    <w:rsid w:val="003F11ED"/>
    <w:rsid w:val="003F1EFD"/>
    <w:rsid w:val="003F2172"/>
    <w:rsid w:val="003F21AE"/>
    <w:rsid w:val="003F272C"/>
    <w:rsid w:val="003F29CD"/>
    <w:rsid w:val="003F3966"/>
    <w:rsid w:val="003F3C4A"/>
    <w:rsid w:val="003F4A72"/>
    <w:rsid w:val="003F50B7"/>
    <w:rsid w:val="003F55BA"/>
    <w:rsid w:val="003F5696"/>
    <w:rsid w:val="003F5E76"/>
    <w:rsid w:val="003F6138"/>
    <w:rsid w:val="003F62F8"/>
    <w:rsid w:val="003F661B"/>
    <w:rsid w:val="003F6BBE"/>
    <w:rsid w:val="003F6D78"/>
    <w:rsid w:val="003F779F"/>
    <w:rsid w:val="0040016C"/>
    <w:rsid w:val="0040042C"/>
    <w:rsid w:val="0040047A"/>
    <w:rsid w:val="0040050B"/>
    <w:rsid w:val="00400ABD"/>
    <w:rsid w:val="004012C4"/>
    <w:rsid w:val="004015F3"/>
    <w:rsid w:val="004019DC"/>
    <w:rsid w:val="00402835"/>
    <w:rsid w:val="00402A0C"/>
    <w:rsid w:val="004038D2"/>
    <w:rsid w:val="00403BA6"/>
    <w:rsid w:val="00403FCB"/>
    <w:rsid w:val="0040403F"/>
    <w:rsid w:val="00404063"/>
    <w:rsid w:val="0040471F"/>
    <w:rsid w:val="00404AE3"/>
    <w:rsid w:val="00404B93"/>
    <w:rsid w:val="00404BD6"/>
    <w:rsid w:val="0040503A"/>
    <w:rsid w:val="004051D4"/>
    <w:rsid w:val="0040529A"/>
    <w:rsid w:val="0040577D"/>
    <w:rsid w:val="00405ACD"/>
    <w:rsid w:val="00405EE8"/>
    <w:rsid w:val="004063F2"/>
    <w:rsid w:val="0040666A"/>
    <w:rsid w:val="0040674C"/>
    <w:rsid w:val="00406D0E"/>
    <w:rsid w:val="00407190"/>
    <w:rsid w:val="004074A6"/>
    <w:rsid w:val="00407664"/>
    <w:rsid w:val="00407A96"/>
    <w:rsid w:val="00407DA2"/>
    <w:rsid w:val="00410B1A"/>
    <w:rsid w:val="00410B1D"/>
    <w:rsid w:val="0041160D"/>
    <w:rsid w:val="00411E9E"/>
    <w:rsid w:val="004120E7"/>
    <w:rsid w:val="0041226A"/>
    <w:rsid w:val="004128D9"/>
    <w:rsid w:val="00412FE8"/>
    <w:rsid w:val="004139C9"/>
    <w:rsid w:val="00413A39"/>
    <w:rsid w:val="00413BF4"/>
    <w:rsid w:val="00413E69"/>
    <w:rsid w:val="00414BB3"/>
    <w:rsid w:val="00414F9B"/>
    <w:rsid w:val="0041510E"/>
    <w:rsid w:val="004157FA"/>
    <w:rsid w:val="0041584D"/>
    <w:rsid w:val="004159E5"/>
    <w:rsid w:val="00415A00"/>
    <w:rsid w:val="00415C54"/>
    <w:rsid w:val="00416B37"/>
    <w:rsid w:val="0041782F"/>
    <w:rsid w:val="00417A97"/>
    <w:rsid w:val="004200EF"/>
    <w:rsid w:val="00420312"/>
    <w:rsid w:val="00420564"/>
    <w:rsid w:val="00420CA6"/>
    <w:rsid w:val="00420D58"/>
    <w:rsid w:val="00421357"/>
    <w:rsid w:val="004227FF"/>
    <w:rsid w:val="00422DA9"/>
    <w:rsid w:val="00422E51"/>
    <w:rsid w:val="004230E5"/>
    <w:rsid w:val="00423173"/>
    <w:rsid w:val="004231E2"/>
    <w:rsid w:val="00423AC3"/>
    <w:rsid w:val="00423B9A"/>
    <w:rsid w:val="00423C4B"/>
    <w:rsid w:val="00423CA2"/>
    <w:rsid w:val="00424961"/>
    <w:rsid w:val="004249D6"/>
    <w:rsid w:val="00424A40"/>
    <w:rsid w:val="00424A72"/>
    <w:rsid w:val="00424AA9"/>
    <w:rsid w:val="00424C60"/>
    <w:rsid w:val="00424FCC"/>
    <w:rsid w:val="004252DE"/>
    <w:rsid w:val="00425509"/>
    <w:rsid w:val="00425E3C"/>
    <w:rsid w:val="004262B4"/>
    <w:rsid w:val="00426385"/>
    <w:rsid w:val="004265EF"/>
    <w:rsid w:val="00426853"/>
    <w:rsid w:val="00426ABE"/>
    <w:rsid w:val="00426BB3"/>
    <w:rsid w:val="00426CA3"/>
    <w:rsid w:val="00427363"/>
    <w:rsid w:val="00427DB0"/>
    <w:rsid w:val="004302A6"/>
    <w:rsid w:val="00430AA0"/>
    <w:rsid w:val="00430D2D"/>
    <w:rsid w:val="00430E28"/>
    <w:rsid w:val="00430F80"/>
    <w:rsid w:val="004314C1"/>
    <w:rsid w:val="00431C12"/>
    <w:rsid w:val="00431DFA"/>
    <w:rsid w:val="004325B8"/>
    <w:rsid w:val="004337E3"/>
    <w:rsid w:val="00433871"/>
    <w:rsid w:val="004339AE"/>
    <w:rsid w:val="00433E7B"/>
    <w:rsid w:val="00433EE2"/>
    <w:rsid w:val="00434345"/>
    <w:rsid w:val="0043474D"/>
    <w:rsid w:val="004347AA"/>
    <w:rsid w:val="0043495C"/>
    <w:rsid w:val="00436026"/>
    <w:rsid w:val="004364C3"/>
    <w:rsid w:val="00437431"/>
    <w:rsid w:val="00437661"/>
    <w:rsid w:val="00437686"/>
    <w:rsid w:val="00437B07"/>
    <w:rsid w:val="00440982"/>
    <w:rsid w:val="00440987"/>
    <w:rsid w:val="00441277"/>
    <w:rsid w:val="00442C7F"/>
    <w:rsid w:val="00443176"/>
    <w:rsid w:val="0044392E"/>
    <w:rsid w:val="00443B6A"/>
    <w:rsid w:val="00443CFC"/>
    <w:rsid w:val="00443EC1"/>
    <w:rsid w:val="00443FB4"/>
    <w:rsid w:val="00444526"/>
    <w:rsid w:val="00444AC3"/>
    <w:rsid w:val="00445DC4"/>
    <w:rsid w:val="00446DDB"/>
    <w:rsid w:val="0044717E"/>
    <w:rsid w:val="00447640"/>
    <w:rsid w:val="004476DB"/>
    <w:rsid w:val="00447D7F"/>
    <w:rsid w:val="00450035"/>
    <w:rsid w:val="00450207"/>
    <w:rsid w:val="00450652"/>
    <w:rsid w:val="00450EA3"/>
    <w:rsid w:val="00450EDA"/>
    <w:rsid w:val="0045145B"/>
    <w:rsid w:val="00451A6E"/>
    <w:rsid w:val="004520EB"/>
    <w:rsid w:val="004522E8"/>
    <w:rsid w:val="0045297E"/>
    <w:rsid w:val="00452C84"/>
    <w:rsid w:val="00452D38"/>
    <w:rsid w:val="00453696"/>
    <w:rsid w:val="00453750"/>
    <w:rsid w:val="004538D3"/>
    <w:rsid w:val="00453C68"/>
    <w:rsid w:val="00453CF0"/>
    <w:rsid w:val="00454089"/>
    <w:rsid w:val="0045432F"/>
    <w:rsid w:val="00455D54"/>
    <w:rsid w:val="004560B8"/>
    <w:rsid w:val="004560E5"/>
    <w:rsid w:val="00456102"/>
    <w:rsid w:val="004561E7"/>
    <w:rsid w:val="004563CA"/>
    <w:rsid w:val="004564CC"/>
    <w:rsid w:val="00456883"/>
    <w:rsid w:val="0045700A"/>
    <w:rsid w:val="0045714A"/>
    <w:rsid w:val="0045769B"/>
    <w:rsid w:val="0046027E"/>
    <w:rsid w:val="004603E7"/>
    <w:rsid w:val="004606BF"/>
    <w:rsid w:val="00460768"/>
    <w:rsid w:val="004611CB"/>
    <w:rsid w:val="00461A79"/>
    <w:rsid w:val="004625C7"/>
    <w:rsid w:val="00462CAB"/>
    <w:rsid w:val="004630DE"/>
    <w:rsid w:val="00463815"/>
    <w:rsid w:val="00463A96"/>
    <w:rsid w:val="00463FEC"/>
    <w:rsid w:val="00464131"/>
    <w:rsid w:val="00464259"/>
    <w:rsid w:val="0046462D"/>
    <w:rsid w:val="00464877"/>
    <w:rsid w:val="00464A3C"/>
    <w:rsid w:val="00464B70"/>
    <w:rsid w:val="00464E7B"/>
    <w:rsid w:val="00465438"/>
    <w:rsid w:val="00466249"/>
    <w:rsid w:val="004667D2"/>
    <w:rsid w:val="00466AAE"/>
    <w:rsid w:val="00466B1D"/>
    <w:rsid w:val="00466C49"/>
    <w:rsid w:val="00466DF7"/>
    <w:rsid w:val="004673A6"/>
    <w:rsid w:val="004675E4"/>
    <w:rsid w:val="00467AEF"/>
    <w:rsid w:val="00470504"/>
    <w:rsid w:val="00470DA8"/>
    <w:rsid w:val="00470F80"/>
    <w:rsid w:val="00471067"/>
    <w:rsid w:val="004712A6"/>
    <w:rsid w:val="00471488"/>
    <w:rsid w:val="00471736"/>
    <w:rsid w:val="00471BDD"/>
    <w:rsid w:val="00472404"/>
    <w:rsid w:val="004727FE"/>
    <w:rsid w:val="00472BD4"/>
    <w:rsid w:val="00472E04"/>
    <w:rsid w:val="004730E5"/>
    <w:rsid w:val="004732A7"/>
    <w:rsid w:val="00473D4E"/>
    <w:rsid w:val="00474147"/>
    <w:rsid w:val="004741C1"/>
    <w:rsid w:val="00474CBC"/>
    <w:rsid w:val="00476642"/>
    <w:rsid w:val="00476801"/>
    <w:rsid w:val="004768E4"/>
    <w:rsid w:val="00476B34"/>
    <w:rsid w:val="00476F60"/>
    <w:rsid w:val="00477095"/>
    <w:rsid w:val="0048102D"/>
    <w:rsid w:val="00481574"/>
    <w:rsid w:val="00481FC9"/>
    <w:rsid w:val="00482AA4"/>
    <w:rsid w:val="00482FCC"/>
    <w:rsid w:val="00483309"/>
    <w:rsid w:val="00483CCD"/>
    <w:rsid w:val="004848C2"/>
    <w:rsid w:val="00485199"/>
    <w:rsid w:val="004854D9"/>
    <w:rsid w:val="00485EC1"/>
    <w:rsid w:val="00485FAB"/>
    <w:rsid w:val="0048607A"/>
    <w:rsid w:val="0048618C"/>
    <w:rsid w:val="0048678F"/>
    <w:rsid w:val="0048696E"/>
    <w:rsid w:val="004874AC"/>
    <w:rsid w:val="00487891"/>
    <w:rsid w:val="00490C94"/>
    <w:rsid w:val="0049131E"/>
    <w:rsid w:val="004913B5"/>
    <w:rsid w:val="00491745"/>
    <w:rsid w:val="0049200A"/>
    <w:rsid w:val="00492322"/>
    <w:rsid w:val="0049246F"/>
    <w:rsid w:val="00492743"/>
    <w:rsid w:val="0049280F"/>
    <w:rsid w:val="00492A94"/>
    <w:rsid w:val="00492F79"/>
    <w:rsid w:val="004933DC"/>
    <w:rsid w:val="00493704"/>
    <w:rsid w:val="0049372A"/>
    <w:rsid w:val="00493F3A"/>
    <w:rsid w:val="0049556A"/>
    <w:rsid w:val="004956A8"/>
    <w:rsid w:val="004969F6"/>
    <w:rsid w:val="004974CD"/>
    <w:rsid w:val="00497C1A"/>
    <w:rsid w:val="00497DEC"/>
    <w:rsid w:val="004A0768"/>
    <w:rsid w:val="004A0B2E"/>
    <w:rsid w:val="004A1356"/>
    <w:rsid w:val="004A18D5"/>
    <w:rsid w:val="004A19CA"/>
    <w:rsid w:val="004A1EAD"/>
    <w:rsid w:val="004A1FB3"/>
    <w:rsid w:val="004A2394"/>
    <w:rsid w:val="004A2413"/>
    <w:rsid w:val="004A2774"/>
    <w:rsid w:val="004A278F"/>
    <w:rsid w:val="004A28CA"/>
    <w:rsid w:val="004A29B2"/>
    <w:rsid w:val="004A2D1C"/>
    <w:rsid w:val="004A358E"/>
    <w:rsid w:val="004A38D4"/>
    <w:rsid w:val="004A3E66"/>
    <w:rsid w:val="004A4A60"/>
    <w:rsid w:val="004A57B1"/>
    <w:rsid w:val="004A5D7E"/>
    <w:rsid w:val="004A6134"/>
    <w:rsid w:val="004A7396"/>
    <w:rsid w:val="004A7AD0"/>
    <w:rsid w:val="004B00D7"/>
    <w:rsid w:val="004B08FA"/>
    <w:rsid w:val="004B0DB7"/>
    <w:rsid w:val="004B1554"/>
    <w:rsid w:val="004B17A9"/>
    <w:rsid w:val="004B1F6F"/>
    <w:rsid w:val="004B2628"/>
    <w:rsid w:val="004B39F4"/>
    <w:rsid w:val="004B40A2"/>
    <w:rsid w:val="004B4137"/>
    <w:rsid w:val="004B4F40"/>
    <w:rsid w:val="004B54DA"/>
    <w:rsid w:val="004B5633"/>
    <w:rsid w:val="004B572A"/>
    <w:rsid w:val="004B5885"/>
    <w:rsid w:val="004B60F9"/>
    <w:rsid w:val="004B69C4"/>
    <w:rsid w:val="004B6EFD"/>
    <w:rsid w:val="004B7360"/>
    <w:rsid w:val="004B7D1D"/>
    <w:rsid w:val="004B7DB5"/>
    <w:rsid w:val="004C013A"/>
    <w:rsid w:val="004C0362"/>
    <w:rsid w:val="004C15A6"/>
    <w:rsid w:val="004C1B58"/>
    <w:rsid w:val="004C1FC2"/>
    <w:rsid w:val="004C2510"/>
    <w:rsid w:val="004C2DFA"/>
    <w:rsid w:val="004C31D7"/>
    <w:rsid w:val="004C3A63"/>
    <w:rsid w:val="004C3C55"/>
    <w:rsid w:val="004C4629"/>
    <w:rsid w:val="004C4DBB"/>
    <w:rsid w:val="004C52E1"/>
    <w:rsid w:val="004C53D1"/>
    <w:rsid w:val="004C5B86"/>
    <w:rsid w:val="004C5CC4"/>
    <w:rsid w:val="004C5E19"/>
    <w:rsid w:val="004C6176"/>
    <w:rsid w:val="004C61A4"/>
    <w:rsid w:val="004C6302"/>
    <w:rsid w:val="004C6499"/>
    <w:rsid w:val="004C6CB6"/>
    <w:rsid w:val="004C709A"/>
    <w:rsid w:val="004C761C"/>
    <w:rsid w:val="004C7F17"/>
    <w:rsid w:val="004D003B"/>
    <w:rsid w:val="004D017C"/>
    <w:rsid w:val="004D0BD6"/>
    <w:rsid w:val="004D0E5C"/>
    <w:rsid w:val="004D1576"/>
    <w:rsid w:val="004D159B"/>
    <w:rsid w:val="004D1A3A"/>
    <w:rsid w:val="004D1B9A"/>
    <w:rsid w:val="004D1BB8"/>
    <w:rsid w:val="004D1D21"/>
    <w:rsid w:val="004D289F"/>
    <w:rsid w:val="004D3152"/>
    <w:rsid w:val="004D3A5E"/>
    <w:rsid w:val="004D3C12"/>
    <w:rsid w:val="004D3F99"/>
    <w:rsid w:val="004D4709"/>
    <w:rsid w:val="004D48D7"/>
    <w:rsid w:val="004D57F4"/>
    <w:rsid w:val="004D5805"/>
    <w:rsid w:val="004D5BD3"/>
    <w:rsid w:val="004D6223"/>
    <w:rsid w:val="004D67C2"/>
    <w:rsid w:val="004D684D"/>
    <w:rsid w:val="004D6B18"/>
    <w:rsid w:val="004D6BBA"/>
    <w:rsid w:val="004D6BFA"/>
    <w:rsid w:val="004D6E2E"/>
    <w:rsid w:val="004D739F"/>
    <w:rsid w:val="004D77BE"/>
    <w:rsid w:val="004D7F75"/>
    <w:rsid w:val="004E00E1"/>
    <w:rsid w:val="004E0113"/>
    <w:rsid w:val="004E0542"/>
    <w:rsid w:val="004E0B79"/>
    <w:rsid w:val="004E0CD5"/>
    <w:rsid w:val="004E1946"/>
    <w:rsid w:val="004E1B1B"/>
    <w:rsid w:val="004E1C35"/>
    <w:rsid w:val="004E263F"/>
    <w:rsid w:val="004E3369"/>
    <w:rsid w:val="004E341E"/>
    <w:rsid w:val="004E3588"/>
    <w:rsid w:val="004E41CE"/>
    <w:rsid w:val="004E4541"/>
    <w:rsid w:val="004E46DB"/>
    <w:rsid w:val="004E4A6E"/>
    <w:rsid w:val="004E4C0A"/>
    <w:rsid w:val="004E4DEA"/>
    <w:rsid w:val="004E5696"/>
    <w:rsid w:val="004E5855"/>
    <w:rsid w:val="004E5C70"/>
    <w:rsid w:val="004E6C5D"/>
    <w:rsid w:val="004E771B"/>
    <w:rsid w:val="004E78A3"/>
    <w:rsid w:val="004E79E0"/>
    <w:rsid w:val="004E7D77"/>
    <w:rsid w:val="004E7E77"/>
    <w:rsid w:val="004F01E2"/>
    <w:rsid w:val="004F101F"/>
    <w:rsid w:val="004F1233"/>
    <w:rsid w:val="004F1E6C"/>
    <w:rsid w:val="004F2676"/>
    <w:rsid w:val="004F2ABF"/>
    <w:rsid w:val="004F2D92"/>
    <w:rsid w:val="004F2FE0"/>
    <w:rsid w:val="004F360B"/>
    <w:rsid w:val="004F372B"/>
    <w:rsid w:val="004F451C"/>
    <w:rsid w:val="004F470F"/>
    <w:rsid w:val="004F4920"/>
    <w:rsid w:val="004F4E6F"/>
    <w:rsid w:val="004F5205"/>
    <w:rsid w:val="004F54A3"/>
    <w:rsid w:val="004F55EB"/>
    <w:rsid w:val="004F59B5"/>
    <w:rsid w:val="004F5EF6"/>
    <w:rsid w:val="004F6048"/>
    <w:rsid w:val="004F6125"/>
    <w:rsid w:val="004F65B0"/>
    <w:rsid w:val="004F6A15"/>
    <w:rsid w:val="004F7C55"/>
    <w:rsid w:val="004F7C7C"/>
    <w:rsid w:val="005008FA"/>
    <w:rsid w:val="0050099E"/>
    <w:rsid w:val="00500ECF"/>
    <w:rsid w:val="00500F19"/>
    <w:rsid w:val="005011D1"/>
    <w:rsid w:val="005018E1"/>
    <w:rsid w:val="005018EE"/>
    <w:rsid w:val="0050276E"/>
    <w:rsid w:val="00502D24"/>
    <w:rsid w:val="00503974"/>
    <w:rsid w:val="00503C38"/>
    <w:rsid w:val="00504A5B"/>
    <w:rsid w:val="00504D2D"/>
    <w:rsid w:val="00504F19"/>
    <w:rsid w:val="00505FE2"/>
    <w:rsid w:val="0050625E"/>
    <w:rsid w:val="00506702"/>
    <w:rsid w:val="005070CD"/>
    <w:rsid w:val="00507168"/>
    <w:rsid w:val="0050725A"/>
    <w:rsid w:val="0050763E"/>
    <w:rsid w:val="0050780D"/>
    <w:rsid w:val="005117A4"/>
    <w:rsid w:val="00511B16"/>
    <w:rsid w:val="00511F6C"/>
    <w:rsid w:val="00511F8B"/>
    <w:rsid w:val="005135A2"/>
    <w:rsid w:val="0051385E"/>
    <w:rsid w:val="00513D0A"/>
    <w:rsid w:val="00514AAE"/>
    <w:rsid w:val="00515B6E"/>
    <w:rsid w:val="00515E7A"/>
    <w:rsid w:val="00515F4D"/>
    <w:rsid w:val="005160A9"/>
    <w:rsid w:val="00516360"/>
    <w:rsid w:val="0051688E"/>
    <w:rsid w:val="00516C7A"/>
    <w:rsid w:val="005175BC"/>
    <w:rsid w:val="00517EF7"/>
    <w:rsid w:val="00520400"/>
    <w:rsid w:val="00520D7E"/>
    <w:rsid w:val="00521242"/>
    <w:rsid w:val="005213D2"/>
    <w:rsid w:val="00521542"/>
    <w:rsid w:val="0052179C"/>
    <w:rsid w:val="005217B0"/>
    <w:rsid w:val="00521882"/>
    <w:rsid w:val="0052289E"/>
    <w:rsid w:val="005228CF"/>
    <w:rsid w:val="005229F2"/>
    <w:rsid w:val="0052302F"/>
    <w:rsid w:val="0052328C"/>
    <w:rsid w:val="00523579"/>
    <w:rsid w:val="005240C1"/>
    <w:rsid w:val="00524385"/>
    <w:rsid w:val="00524396"/>
    <w:rsid w:val="00524480"/>
    <w:rsid w:val="00524B3E"/>
    <w:rsid w:val="00525118"/>
    <w:rsid w:val="0052542D"/>
    <w:rsid w:val="00525909"/>
    <w:rsid w:val="00525E7E"/>
    <w:rsid w:val="00525E95"/>
    <w:rsid w:val="00525F08"/>
    <w:rsid w:val="0052663A"/>
    <w:rsid w:val="00526ABE"/>
    <w:rsid w:val="00526C01"/>
    <w:rsid w:val="00526FC3"/>
    <w:rsid w:val="005274E4"/>
    <w:rsid w:val="0052774E"/>
    <w:rsid w:val="005304BD"/>
    <w:rsid w:val="00530503"/>
    <w:rsid w:val="00530714"/>
    <w:rsid w:val="0053093D"/>
    <w:rsid w:val="00530995"/>
    <w:rsid w:val="00530D34"/>
    <w:rsid w:val="0053137B"/>
    <w:rsid w:val="00531596"/>
    <w:rsid w:val="00531902"/>
    <w:rsid w:val="00532A27"/>
    <w:rsid w:val="00532DBA"/>
    <w:rsid w:val="005342F2"/>
    <w:rsid w:val="00534625"/>
    <w:rsid w:val="00534848"/>
    <w:rsid w:val="00535265"/>
    <w:rsid w:val="0053591A"/>
    <w:rsid w:val="00535BE9"/>
    <w:rsid w:val="00535C43"/>
    <w:rsid w:val="00536270"/>
    <w:rsid w:val="00536401"/>
    <w:rsid w:val="00536B7D"/>
    <w:rsid w:val="00536BDA"/>
    <w:rsid w:val="00536DA7"/>
    <w:rsid w:val="00536ECB"/>
    <w:rsid w:val="0053710F"/>
    <w:rsid w:val="00537862"/>
    <w:rsid w:val="00540587"/>
    <w:rsid w:val="00540AAE"/>
    <w:rsid w:val="00540B1A"/>
    <w:rsid w:val="0054100E"/>
    <w:rsid w:val="00541568"/>
    <w:rsid w:val="00541ED0"/>
    <w:rsid w:val="005424E0"/>
    <w:rsid w:val="00542B13"/>
    <w:rsid w:val="00542F37"/>
    <w:rsid w:val="005436A0"/>
    <w:rsid w:val="005437DC"/>
    <w:rsid w:val="005438B3"/>
    <w:rsid w:val="005438C1"/>
    <w:rsid w:val="00543AE5"/>
    <w:rsid w:val="00543AE7"/>
    <w:rsid w:val="00543C06"/>
    <w:rsid w:val="00544BA1"/>
    <w:rsid w:val="00544F5F"/>
    <w:rsid w:val="00545ABD"/>
    <w:rsid w:val="00545D6A"/>
    <w:rsid w:val="00545EC2"/>
    <w:rsid w:val="00545F4C"/>
    <w:rsid w:val="005462C3"/>
    <w:rsid w:val="00546EF2"/>
    <w:rsid w:val="00547979"/>
    <w:rsid w:val="005507B0"/>
    <w:rsid w:val="00550D85"/>
    <w:rsid w:val="005510BB"/>
    <w:rsid w:val="00551165"/>
    <w:rsid w:val="005513FC"/>
    <w:rsid w:val="00551586"/>
    <w:rsid w:val="00551C10"/>
    <w:rsid w:val="005520DF"/>
    <w:rsid w:val="00552522"/>
    <w:rsid w:val="00552A07"/>
    <w:rsid w:val="00552D3A"/>
    <w:rsid w:val="00552D8D"/>
    <w:rsid w:val="0055328C"/>
    <w:rsid w:val="005536E1"/>
    <w:rsid w:val="00553E0B"/>
    <w:rsid w:val="00553E6C"/>
    <w:rsid w:val="0055427D"/>
    <w:rsid w:val="00554E40"/>
    <w:rsid w:val="005550F2"/>
    <w:rsid w:val="00555355"/>
    <w:rsid w:val="00555AB7"/>
    <w:rsid w:val="00556016"/>
    <w:rsid w:val="005564CE"/>
    <w:rsid w:val="005568E5"/>
    <w:rsid w:val="00556D7C"/>
    <w:rsid w:val="00556EAB"/>
    <w:rsid w:val="0055750D"/>
    <w:rsid w:val="0055782C"/>
    <w:rsid w:val="005609FC"/>
    <w:rsid w:val="005616F5"/>
    <w:rsid w:val="005617BB"/>
    <w:rsid w:val="00561AA7"/>
    <w:rsid w:val="00562C92"/>
    <w:rsid w:val="00562FE7"/>
    <w:rsid w:val="0056384E"/>
    <w:rsid w:val="0056386A"/>
    <w:rsid w:val="00563B5B"/>
    <w:rsid w:val="005647EE"/>
    <w:rsid w:val="00565038"/>
    <w:rsid w:val="00565177"/>
    <w:rsid w:val="005655EA"/>
    <w:rsid w:val="005655F9"/>
    <w:rsid w:val="005658B2"/>
    <w:rsid w:val="00565AD6"/>
    <w:rsid w:val="00565B22"/>
    <w:rsid w:val="00565C1B"/>
    <w:rsid w:val="00565DDD"/>
    <w:rsid w:val="0056601E"/>
    <w:rsid w:val="00566393"/>
    <w:rsid w:val="00566DF9"/>
    <w:rsid w:val="00567291"/>
    <w:rsid w:val="005675BB"/>
    <w:rsid w:val="00567717"/>
    <w:rsid w:val="00567A7D"/>
    <w:rsid w:val="00567F7B"/>
    <w:rsid w:val="00567FE6"/>
    <w:rsid w:val="005701C4"/>
    <w:rsid w:val="0057061F"/>
    <w:rsid w:val="00570DCD"/>
    <w:rsid w:val="00571234"/>
    <w:rsid w:val="005713D0"/>
    <w:rsid w:val="00571508"/>
    <w:rsid w:val="00571684"/>
    <w:rsid w:val="00571717"/>
    <w:rsid w:val="00571FC1"/>
    <w:rsid w:val="0057243C"/>
    <w:rsid w:val="00573291"/>
    <w:rsid w:val="00573C11"/>
    <w:rsid w:val="005741FD"/>
    <w:rsid w:val="00574248"/>
    <w:rsid w:val="005743AC"/>
    <w:rsid w:val="005755FA"/>
    <w:rsid w:val="0057582B"/>
    <w:rsid w:val="005759C7"/>
    <w:rsid w:val="00575EA0"/>
    <w:rsid w:val="005766D3"/>
    <w:rsid w:val="005770FE"/>
    <w:rsid w:val="005772CB"/>
    <w:rsid w:val="0057759B"/>
    <w:rsid w:val="005777CC"/>
    <w:rsid w:val="00577B2B"/>
    <w:rsid w:val="00580ED4"/>
    <w:rsid w:val="005816B1"/>
    <w:rsid w:val="00582599"/>
    <w:rsid w:val="00583187"/>
    <w:rsid w:val="005834A8"/>
    <w:rsid w:val="00583C70"/>
    <w:rsid w:val="00583F95"/>
    <w:rsid w:val="0058425E"/>
    <w:rsid w:val="0058455B"/>
    <w:rsid w:val="00584763"/>
    <w:rsid w:val="00584813"/>
    <w:rsid w:val="00584849"/>
    <w:rsid w:val="00584B63"/>
    <w:rsid w:val="00584CEB"/>
    <w:rsid w:val="00584EEF"/>
    <w:rsid w:val="005855B9"/>
    <w:rsid w:val="0058569B"/>
    <w:rsid w:val="00585A6B"/>
    <w:rsid w:val="00585E5A"/>
    <w:rsid w:val="0058625D"/>
    <w:rsid w:val="005862C7"/>
    <w:rsid w:val="005863E5"/>
    <w:rsid w:val="00586757"/>
    <w:rsid w:val="00586B57"/>
    <w:rsid w:val="00586DB0"/>
    <w:rsid w:val="005879D9"/>
    <w:rsid w:val="00587A2F"/>
    <w:rsid w:val="00587B57"/>
    <w:rsid w:val="00587C07"/>
    <w:rsid w:val="00587E72"/>
    <w:rsid w:val="0059116F"/>
    <w:rsid w:val="00591C53"/>
    <w:rsid w:val="00591EF1"/>
    <w:rsid w:val="005921B2"/>
    <w:rsid w:val="005931AC"/>
    <w:rsid w:val="005939E7"/>
    <w:rsid w:val="00593A42"/>
    <w:rsid w:val="005941CA"/>
    <w:rsid w:val="00594741"/>
    <w:rsid w:val="0059518E"/>
    <w:rsid w:val="00595670"/>
    <w:rsid w:val="00595B1F"/>
    <w:rsid w:val="00595BD5"/>
    <w:rsid w:val="005961E0"/>
    <w:rsid w:val="0059662B"/>
    <w:rsid w:val="00596C20"/>
    <w:rsid w:val="005970D4"/>
    <w:rsid w:val="005975B3"/>
    <w:rsid w:val="005975D3"/>
    <w:rsid w:val="0059761E"/>
    <w:rsid w:val="00597EB8"/>
    <w:rsid w:val="005A0323"/>
    <w:rsid w:val="005A0864"/>
    <w:rsid w:val="005A09CC"/>
    <w:rsid w:val="005A0F2F"/>
    <w:rsid w:val="005A1750"/>
    <w:rsid w:val="005A18D2"/>
    <w:rsid w:val="005A1B14"/>
    <w:rsid w:val="005A2894"/>
    <w:rsid w:val="005A2AA4"/>
    <w:rsid w:val="005A30B2"/>
    <w:rsid w:val="005A31A6"/>
    <w:rsid w:val="005A378E"/>
    <w:rsid w:val="005A3CD4"/>
    <w:rsid w:val="005A3D67"/>
    <w:rsid w:val="005A4792"/>
    <w:rsid w:val="005A496E"/>
    <w:rsid w:val="005A5204"/>
    <w:rsid w:val="005A53F7"/>
    <w:rsid w:val="005A54B3"/>
    <w:rsid w:val="005A5547"/>
    <w:rsid w:val="005A5645"/>
    <w:rsid w:val="005A56CE"/>
    <w:rsid w:val="005A5874"/>
    <w:rsid w:val="005A5CAD"/>
    <w:rsid w:val="005A5EA4"/>
    <w:rsid w:val="005A5F3C"/>
    <w:rsid w:val="005A638E"/>
    <w:rsid w:val="005A6EA6"/>
    <w:rsid w:val="005A7CB2"/>
    <w:rsid w:val="005B0ABC"/>
    <w:rsid w:val="005B0CFC"/>
    <w:rsid w:val="005B1484"/>
    <w:rsid w:val="005B15DA"/>
    <w:rsid w:val="005B1D40"/>
    <w:rsid w:val="005B22EB"/>
    <w:rsid w:val="005B3CEF"/>
    <w:rsid w:val="005B3EAD"/>
    <w:rsid w:val="005B4099"/>
    <w:rsid w:val="005B424C"/>
    <w:rsid w:val="005B4442"/>
    <w:rsid w:val="005B4E69"/>
    <w:rsid w:val="005B5C02"/>
    <w:rsid w:val="005B5E6F"/>
    <w:rsid w:val="005B60F4"/>
    <w:rsid w:val="005B6B27"/>
    <w:rsid w:val="005B7962"/>
    <w:rsid w:val="005C0B47"/>
    <w:rsid w:val="005C120C"/>
    <w:rsid w:val="005C13F3"/>
    <w:rsid w:val="005C1A6C"/>
    <w:rsid w:val="005C1A7A"/>
    <w:rsid w:val="005C1ACF"/>
    <w:rsid w:val="005C1C5C"/>
    <w:rsid w:val="005C2904"/>
    <w:rsid w:val="005C2C23"/>
    <w:rsid w:val="005C3521"/>
    <w:rsid w:val="005C4338"/>
    <w:rsid w:val="005C440E"/>
    <w:rsid w:val="005C47C1"/>
    <w:rsid w:val="005C551D"/>
    <w:rsid w:val="005C5891"/>
    <w:rsid w:val="005C5CA5"/>
    <w:rsid w:val="005C5EF0"/>
    <w:rsid w:val="005C61CD"/>
    <w:rsid w:val="005C6BD4"/>
    <w:rsid w:val="005C6DA2"/>
    <w:rsid w:val="005C717A"/>
    <w:rsid w:val="005C7C04"/>
    <w:rsid w:val="005D0631"/>
    <w:rsid w:val="005D0A68"/>
    <w:rsid w:val="005D0EE9"/>
    <w:rsid w:val="005D1678"/>
    <w:rsid w:val="005D1748"/>
    <w:rsid w:val="005D19AC"/>
    <w:rsid w:val="005D1A3C"/>
    <w:rsid w:val="005D1EE9"/>
    <w:rsid w:val="005D2380"/>
    <w:rsid w:val="005D2950"/>
    <w:rsid w:val="005D2D21"/>
    <w:rsid w:val="005D3148"/>
    <w:rsid w:val="005D3648"/>
    <w:rsid w:val="005D3DC2"/>
    <w:rsid w:val="005D4292"/>
    <w:rsid w:val="005D446D"/>
    <w:rsid w:val="005D44AE"/>
    <w:rsid w:val="005D45A6"/>
    <w:rsid w:val="005D46F2"/>
    <w:rsid w:val="005D4B39"/>
    <w:rsid w:val="005D4B89"/>
    <w:rsid w:val="005D5682"/>
    <w:rsid w:val="005D5A22"/>
    <w:rsid w:val="005D5C73"/>
    <w:rsid w:val="005D6D63"/>
    <w:rsid w:val="005D6F44"/>
    <w:rsid w:val="005D7085"/>
    <w:rsid w:val="005D77D7"/>
    <w:rsid w:val="005D7865"/>
    <w:rsid w:val="005D7A8E"/>
    <w:rsid w:val="005D7FD5"/>
    <w:rsid w:val="005E0194"/>
    <w:rsid w:val="005E10F7"/>
    <w:rsid w:val="005E199A"/>
    <w:rsid w:val="005E32E6"/>
    <w:rsid w:val="005E34C4"/>
    <w:rsid w:val="005E3955"/>
    <w:rsid w:val="005E3BA2"/>
    <w:rsid w:val="005E3C80"/>
    <w:rsid w:val="005E3D1F"/>
    <w:rsid w:val="005E4033"/>
    <w:rsid w:val="005E48A2"/>
    <w:rsid w:val="005E49E8"/>
    <w:rsid w:val="005E4B72"/>
    <w:rsid w:val="005E4D17"/>
    <w:rsid w:val="005E540B"/>
    <w:rsid w:val="005E55B0"/>
    <w:rsid w:val="005E5FC9"/>
    <w:rsid w:val="005E6380"/>
    <w:rsid w:val="005E6817"/>
    <w:rsid w:val="005E6E28"/>
    <w:rsid w:val="005E73B2"/>
    <w:rsid w:val="005E77E6"/>
    <w:rsid w:val="005E78BC"/>
    <w:rsid w:val="005E7BDA"/>
    <w:rsid w:val="005F02A8"/>
    <w:rsid w:val="005F05A4"/>
    <w:rsid w:val="005F0AC4"/>
    <w:rsid w:val="005F0D03"/>
    <w:rsid w:val="005F1422"/>
    <w:rsid w:val="005F26AB"/>
    <w:rsid w:val="005F3002"/>
    <w:rsid w:val="005F384A"/>
    <w:rsid w:val="005F3BE3"/>
    <w:rsid w:val="005F3DAE"/>
    <w:rsid w:val="005F43B9"/>
    <w:rsid w:val="005F49F8"/>
    <w:rsid w:val="005F4E67"/>
    <w:rsid w:val="005F50F7"/>
    <w:rsid w:val="005F5EBC"/>
    <w:rsid w:val="005F5F2C"/>
    <w:rsid w:val="005F6699"/>
    <w:rsid w:val="005F67CD"/>
    <w:rsid w:val="005F68AA"/>
    <w:rsid w:val="005F6916"/>
    <w:rsid w:val="005F6C21"/>
    <w:rsid w:val="005F6D66"/>
    <w:rsid w:val="005F6FFF"/>
    <w:rsid w:val="005F7239"/>
    <w:rsid w:val="005F7266"/>
    <w:rsid w:val="005F75C9"/>
    <w:rsid w:val="005F75DD"/>
    <w:rsid w:val="005F786D"/>
    <w:rsid w:val="005F7D49"/>
    <w:rsid w:val="00600A21"/>
    <w:rsid w:val="00600ADA"/>
    <w:rsid w:val="00601191"/>
    <w:rsid w:val="0060127D"/>
    <w:rsid w:val="00601E47"/>
    <w:rsid w:val="00601EB6"/>
    <w:rsid w:val="00602406"/>
    <w:rsid w:val="006026B9"/>
    <w:rsid w:val="00602787"/>
    <w:rsid w:val="006027C0"/>
    <w:rsid w:val="00603305"/>
    <w:rsid w:val="0060346F"/>
    <w:rsid w:val="00603746"/>
    <w:rsid w:val="00603904"/>
    <w:rsid w:val="00603EAC"/>
    <w:rsid w:val="00603F58"/>
    <w:rsid w:val="006043F5"/>
    <w:rsid w:val="0060477C"/>
    <w:rsid w:val="006048D0"/>
    <w:rsid w:val="00604C3E"/>
    <w:rsid w:val="006051C6"/>
    <w:rsid w:val="00605A3F"/>
    <w:rsid w:val="00605D69"/>
    <w:rsid w:val="006060AA"/>
    <w:rsid w:val="0060650F"/>
    <w:rsid w:val="00606A51"/>
    <w:rsid w:val="00606F99"/>
    <w:rsid w:val="00606FDB"/>
    <w:rsid w:val="00607294"/>
    <w:rsid w:val="00607819"/>
    <w:rsid w:val="00607F8D"/>
    <w:rsid w:val="0061077D"/>
    <w:rsid w:val="006109F2"/>
    <w:rsid w:val="00611903"/>
    <w:rsid w:val="0061253E"/>
    <w:rsid w:val="006128B8"/>
    <w:rsid w:val="00612C21"/>
    <w:rsid w:val="006130EC"/>
    <w:rsid w:val="00613554"/>
    <w:rsid w:val="006135CE"/>
    <w:rsid w:val="00614BD5"/>
    <w:rsid w:val="00615706"/>
    <w:rsid w:val="006157F9"/>
    <w:rsid w:val="006162F9"/>
    <w:rsid w:val="00616379"/>
    <w:rsid w:val="00616A2B"/>
    <w:rsid w:val="00616FC5"/>
    <w:rsid w:val="0061733C"/>
    <w:rsid w:val="0062032C"/>
    <w:rsid w:val="006206C2"/>
    <w:rsid w:val="0062152B"/>
    <w:rsid w:val="00621CD6"/>
    <w:rsid w:val="00622166"/>
    <w:rsid w:val="0062290B"/>
    <w:rsid w:val="00622B36"/>
    <w:rsid w:val="006232BC"/>
    <w:rsid w:val="00623903"/>
    <w:rsid w:val="00623E35"/>
    <w:rsid w:val="0062400E"/>
    <w:rsid w:val="00624C22"/>
    <w:rsid w:val="00625651"/>
    <w:rsid w:val="00625794"/>
    <w:rsid w:val="006258F3"/>
    <w:rsid w:val="006258F8"/>
    <w:rsid w:val="00625B79"/>
    <w:rsid w:val="00625CE5"/>
    <w:rsid w:val="006263E2"/>
    <w:rsid w:val="00626436"/>
    <w:rsid w:val="006269B5"/>
    <w:rsid w:val="00626A30"/>
    <w:rsid w:val="0062752D"/>
    <w:rsid w:val="006275E8"/>
    <w:rsid w:val="00627814"/>
    <w:rsid w:val="00627C20"/>
    <w:rsid w:val="006303DB"/>
    <w:rsid w:val="00630D4E"/>
    <w:rsid w:val="00631FB1"/>
    <w:rsid w:val="0063281E"/>
    <w:rsid w:val="00632DFC"/>
    <w:rsid w:val="00633389"/>
    <w:rsid w:val="006336A1"/>
    <w:rsid w:val="0063450D"/>
    <w:rsid w:val="00634C9C"/>
    <w:rsid w:val="00634E1C"/>
    <w:rsid w:val="006353C2"/>
    <w:rsid w:val="00635894"/>
    <w:rsid w:val="00636627"/>
    <w:rsid w:val="006366F6"/>
    <w:rsid w:val="00636815"/>
    <w:rsid w:val="00636A30"/>
    <w:rsid w:val="00637133"/>
    <w:rsid w:val="006373D3"/>
    <w:rsid w:val="0063745F"/>
    <w:rsid w:val="00637E3E"/>
    <w:rsid w:val="00637FF8"/>
    <w:rsid w:val="00640828"/>
    <w:rsid w:val="00641302"/>
    <w:rsid w:val="00643078"/>
    <w:rsid w:val="00643978"/>
    <w:rsid w:val="00643B63"/>
    <w:rsid w:val="00644107"/>
    <w:rsid w:val="00644605"/>
    <w:rsid w:val="0064487A"/>
    <w:rsid w:val="00644D7F"/>
    <w:rsid w:val="00645755"/>
    <w:rsid w:val="00645BE9"/>
    <w:rsid w:val="00645D90"/>
    <w:rsid w:val="0064605C"/>
    <w:rsid w:val="00647000"/>
    <w:rsid w:val="00647556"/>
    <w:rsid w:val="0064761D"/>
    <w:rsid w:val="006478AA"/>
    <w:rsid w:val="0064795F"/>
    <w:rsid w:val="00647EB5"/>
    <w:rsid w:val="0065050B"/>
    <w:rsid w:val="006505DC"/>
    <w:rsid w:val="0065098C"/>
    <w:rsid w:val="00650CF2"/>
    <w:rsid w:val="006512FE"/>
    <w:rsid w:val="00651896"/>
    <w:rsid w:val="00651A2A"/>
    <w:rsid w:val="00651BB5"/>
    <w:rsid w:val="00651D65"/>
    <w:rsid w:val="00651F18"/>
    <w:rsid w:val="006520A5"/>
    <w:rsid w:val="0065228F"/>
    <w:rsid w:val="00652520"/>
    <w:rsid w:val="00652614"/>
    <w:rsid w:val="00652BB5"/>
    <w:rsid w:val="00653EA1"/>
    <w:rsid w:val="006542BF"/>
    <w:rsid w:val="00654528"/>
    <w:rsid w:val="00654605"/>
    <w:rsid w:val="00654697"/>
    <w:rsid w:val="00654A04"/>
    <w:rsid w:val="00655032"/>
    <w:rsid w:val="00655091"/>
    <w:rsid w:val="006552E3"/>
    <w:rsid w:val="00655473"/>
    <w:rsid w:val="006557AA"/>
    <w:rsid w:val="00655AAE"/>
    <w:rsid w:val="00655D95"/>
    <w:rsid w:val="0065619E"/>
    <w:rsid w:val="00656313"/>
    <w:rsid w:val="006564FB"/>
    <w:rsid w:val="00656CCB"/>
    <w:rsid w:val="00657909"/>
    <w:rsid w:val="00657B65"/>
    <w:rsid w:val="00660364"/>
    <w:rsid w:val="0066039C"/>
    <w:rsid w:val="006605B3"/>
    <w:rsid w:val="00660965"/>
    <w:rsid w:val="00660BCD"/>
    <w:rsid w:val="00660E9A"/>
    <w:rsid w:val="0066159A"/>
    <w:rsid w:val="006615C6"/>
    <w:rsid w:val="00661D89"/>
    <w:rsid w:val="00662052"/>
    <w:rsid w:val="00662A23"/>
    <w:rsid w:val="00663088"/>
    <w:rsid w:val="00663496"/>
    <w:rsid w:val="006634A5"/>
    <w:rsid w:val="006637D9"/>
    <w:rsid w:val="006639F4"/>
    <w:rsid w:val="006645AD"/>
    <w:rsid w:val="006647FB"/>
    <w:rsid w:val="00664B70"/>
    <w:rsid w:val="006658A2"/>
    <w:rsid w:val="00665A42"/>
    <w:rsid w:val="00665D6C"/>
    <w:rsid w:val="00667173"/>
    <w:rsid w:val="00667E21"/>
    <w:rsid w:val="006705B9"/>
    <w:rsid w:val="00670CD0"/>
    <w:rsid w:val="00670E0C"/>
    <w:rsid w:val="00670F38"/>
    <w:rsid w:val="0067138B"/>
    <w:rsid w:val="00671A16"/>
    <w:rsid w:val="00671D60"/>
    <w:rsid w:val="00671E20"/>
    <w:rsid w:val="00671E84"/>
    <w:rsid w:val="0067203C"/>
    <w:rsid w:val="006724FF"/>
    <w:rsid w:val="00672C83"/>
    <w:rsid w:val="0067312F"/>
    <w:rsid w:val="00673EC9"/>
    <w:rsid w:val="00673F72"/>
    <w:rsid w:val="00673FD5"/>
    <w:rsid w:val="00674B8E"/>
    <w:rsid w:val="00674B9E"/>
    <w:rsid w:val="00675073"/>
    <w:rsid w:val="00675320"/>
    <w:rsid w:val="006759D6"/>
    <w:rsid w:val="006763F3"/>
    <w:rsid w:val="00676CFA"/>
    <w:rsid w:val="00676FDA"/>
    <w:rsid w:val="006770E2"/>
    <w:rsid w:val="00677558"/>
    <w:rsid w:val="00677563"/>
    <w:rsid w:val="00677695"/>
    <w:rsid w:val="00680431"/>
    <w:rsid w:val="006806A1"/>
    <w:rsid w:val="00680AE7"/>
    <w:rsid w:val="0068135E"/>
    <w:rsid w:val="00681619"/>
    <w:rsid w:val="0068166C"/>
    <w:rsid w:val="00681CC8"/>
    <w:rsid w:val="00682078"/>
    <w:rsid w:val="00682698"/>
    <w:rsid w:val="00682E3E"/>
    <w:rsid w:val="00683486"/>
    <w:rsid w:val="00683983"/>
    <w:rsid w:val="006839A8"/>
    <w:rsid w:val="00683AD0"/>
    <w:rsid w:val="00683CD9"/>
    <w:rsid w:val="006847FB"/>
    <w:rsid w:val="00684961"/>
    <w:rsid w:val="00684B03"/>
    <w:rsid w:val="00684F1A"/>
    <w:rsid w:val="00684FAF"/>
    <w:rsid w:val="00685D90"/>
    <w:rsid w:val="00685DA4"/>
    <w:rsid w:val="00685E4E"/>
    <w:rsid w:val="00685F7E"/>
    <w:rsid w:val="0068691C"/>
    <w:rsid w:val="00686A92"/>
    <w:rsid w:val="00686B8B"/>
    <w:rsid w:val="00690389"/>
    <w:rsid w:val="006908F0"/>
    <w:rsid w:val="00691A2A"/>
    <w:rsid w:val="0069309D"/>
    <w:rsid w:val="00693AFC"/>
    <w:rsid w:val="00693B1F"/>
    <w:rsid w:val="00694084"/>
    <w:rsid w:val="00694838"/>
    <w:rsid w:val="00694C87"/>
    <w:rsid w:val="00694DE6"/>
    <w:rsid w:val="00695953"/>
    <w:rsid w:val="006959B2"/>
    <w:rsid w:val="00695AAD"/>
    <w:rsid w:val="00695D4D"/>
    <w:rsid w:val="0069609D"/>
    <w:rsid w:val="006960C0"/>
    <w:rsid w:val="006962D2"/>
    <w:rsid w:val="006966D7"/>
    <w:rsid w:val="00696E08"/>
    <w:rsid w:val="00696E43"/>
    <w:rsid w:val="00697B8C"/>
    <w:rsid w:val="00697C65"/>
    <w:rsid w:val="006A005C"/>
    <w:rsid w:val="006A083D"/>
    <w:rsid w:val="006A147B"/>
    <w:rsid w:val="006A1700"/>
    <w:rsid w:val="006A27D2"/>
    <w:rsid w:val="006A290E"/>
    <w:rsid w:val="006A2DC3"/>
    <w:rsid w:val="006A3AAC"/>
    <w:rsid w:val="006A4207"/>
    <w:rsid w:val="006A59E3"/>
    <w:rsid w:val="006A5A0D"/>
    <w:rsid w:val="006A5BAE"/>
    <w:rsid w:val="006A63B0"/>
    <w:rsid w:val="006A6E40"/>
    <w:rsid w:val="006A708A"/>
    <w:rsid w:val="006A7F24"/>
    <w:rsid w:val="006B0398"/>
    <w:rsid w:val="006B0452"/>
    <w:rsid w:val="006B1429"/>
    <w:rsid w:val="006B1C25"/>
    <w:rsid w:val="006B1C6D"/>
    <w:rsid w:val="006B1F37"/>
    <w:rsid w:val="006B245E"/>
    <w:rsid w:val="006B28B8"/>
    <w:rsid w:val="006B2B4D"/>
    <w:rsid w:val="006B320A"/>
    <w:rsid w:val="006B3369"/>
    <w:rsid w:val="006B3A73"/>
    <w:rsid w:val="006B3CDF"/>
    <w:rsid w:val="006B3F38"/>
    <w:rsid w:val="006B45FE"/>
    <w:rsid w:val="006B462B"/>
    <w:rsid w:val="006B4988"/>
    <w:rsid w:val="006B4DA9"/>
    <w:rsid w:val="006B5478"/>
    <w:rsid w:val="006B55F3"/>
    <w:rsid w:val="006B5AAA"/>
    <w:rsid w:val="006B5BF7"/>
    <w:rsid w:val="006B5E33"/>
    <w:rsid w:val="006B639B"/>
    <w:rsid w:val="006B6831"/>
    <w:rsid w:val="006B6BDF"/>
    <w:rsid w:val="006B6EBE"/>
    <w:rsid w:val="006B77E2"/>
    <w:rsid w:val="006B7A29"/>
    <w:rsid w:val="006B7F34"/>
    <w:rsid w:val="006C01D3"/>
    <w:rsid w:val="006C05B1"/>
    <w:rsid w:val="006C09CB"/>
    <w:rsid w:val="006C10EF"/>
    <w:rsid w:val="006C1747"/>
    <w:rsid w:val="006C1941"/>
    <w:rsid w:val="006C1AF7"/>
    <w:rsid w:val="006C21A7"/>
    <w:rsid w:val="006C23A1"/>
    <w:rsid w:val="006C2416"/>
    <w:rsid w:val="006C27B7"/>
    <w:rsid w:val="006C2CC5"/>
    <w:rsid w:val="006C381F"/>
    <w:rsid w:val="006C3CFF"/>
    <w:rsid w:val="006C4BC8"/>
    <w:rsid w:val="006C546C"/>
    <w:rsid w:val="006C5D58"/>
    <w:rsid w:val="006C6247"/>
    <w:rsid w:val="006C6EB8"/>
    <w:rsid w:val="006C71EF"/>
    <w:rsid w:val="006C7227"/>
    <w:rsid w:val="006D183F"/>
    <w:rsid w:val="006D1EE8"/>
    <w:rsid w:val="006D2159"/>
    <w:rsid w:val="006D2257"/>
    <w:rsid w:val="006D23AD"/>
    <w:rsid w:val="006D2E2B"/>
    <w:rsid w:val="006D2FB0"/>
    <w:rsid w:val="006D3852"/>
    <w:rsid w:val="006D3BC0"/>
    <w:rsid w:val="006D3D3E"/>
    <w:rsid w:val="006D44D3"/>
    <w:rsid w:val="006D46A0"/>
    <w:rsid w:val="006D5B98"/>
    <w:rsid w:val="006D5DEA"/>
    <w:rsid w:val="006D610E"/>
    <w:rsid w:val="006D66B1"/>
    <w:rsid w:val="006D66D6"/>
    <w:rsid w:val="006D6CBA"/>
    <w:rsid w:val="006D76CD"/>
    <w:rsid w:val="006D7CA3"/>
    <w:rsid w:val="006D7CA5"/>
    <w:rsid w:val="006D7E81"/>
    <w:rsid w:val="006E014D"/>
    <w:rsid w:val="006E0446"/>
    <w:rsid w:val="006E0A38"/>
    <w:rsid w:val="006E19EF"/>
    <w:rsid w:val="006E1A2D"/>
    <w:rsid w:val="006E1D77"/>
    <w:rsid w:val="006E1E9E"/>
    <w:rsid w:val="006E2052"/>
    <w:rsid w:val="006E25DF"/>
    <w:rsid w:val="006E2A91"/>
    <w:rsid w:val="006E2CC8"/>
    <w:rsid w:val="006E2F41"/>
    <w:rsid w:val="006E318C"/>
    <w:rsid w:val="006E3CA1"/>
    <w:rsid w:val="006E40E9"/>
    <w:rsid w:val="006E4146"/>
    <w:rsid w:val="006E44D0"/>
    <w:rsid w:val="006E5E2B"/>
    <w:rsid w:val="006E60E3"/>
    <w:rsid w:val="006E6566"/>
    <w:rsid w:val="006E6824"/>
    <w:rsid w:val="006E6952"/>
    <w:rsid w:val="006E6EDB"/>
    <w:rsid w:val="006E7215"/>
    <w:rsid w:val="006E7788"/>
    <w:rsid w:val="006E7CD8"/>
    <w:rsid w:val="006F039B"/>
    <w:rsid w:val="006F03FD"/>
    <w:rsid w:val="006F0462"/>
    <w:rsid w:val="006F0551"/>
    <w:rsid w:val="006F0B0E"/>
    <w:rsid w:val="006F20B0"/>
    <w:rsid w:val="006F20C1"/>
    <w:rsid w:val="006F24D0"/>
    <w:rsid w:val="006F259D"/>
    <w:rsid w:val="006F2E40"/>
    <w:rsid w:val="006F2E55"/>
    <w:rsid w:val="006F2FF7"/>
    <w:rsid w:val="006F359E"/>
    <w:rsid w:val="006F394D"/>
    <w:rsid w:val="006F3E14"/>
    <w:rsid w:val="006F3FF2"/>
    <w:rsid w:val="006F444A"/>
    <w:rsid w:val="006F49B5"/>
    <w:rsid w:val="006F5200"/>
    <w:rsid w:val="006F57B6"/>
    <w:rsid w:val="006F633D"/>
    <w:rsid w:val="006F63E4"/>
    <w:rsid w:val="006F6671"/>
    <w:rsid w:val="006F6BE8"/>
    <w:rsid w:val="006F7155"/>
    <w:rsid w:val="006F7901"/>
    <w:rsid w:val="006F7BA7"/>
    <w:rsid w:val="006F7FAF"/>
    <w:rsid w:val="00700012"/>
    <w:rsid w:val="00701511"/>
    <w:rsid w:val="00701C53"/>
    <w:rsid w:val="00701D7B"/>
    <w:rsid w:val="00701ED8"/>
    <w:rsid w:val="00702C32"/>
    <w:rsid w:val="00702F2F"/>
    <w:rsid w:val="00703397"/>
    <w:rsid w:val="007037E1"/>
    <w:rsid w:val="00703C80"/>
    <w:rsid w:val="0070404F"/>
    <w:rsid w:val="00705435"/>
    <w:rsid w:val="0070547A"/>
    <w:rsid w:val="0070598A"/>
    <w:rsid w:val="00706093"/>
    <w:rsid w:val="007066ED"/>
    <w:rsid w:val="00706894"/>
    <w:rsid w:val="00706946"/>
    <w:rsid w:val="00706B0F"/>
    <w:rsid w:val="0070739A"/>
    <w:rsid w:val="007073C3"/>
    <w:rsid w:val="007073EC"/>
    <w:rsid w:val="00707B29"/>
    <w:rsid w:val="00707E93"/>
    <w:rsid w:val="00707FB2"/>
    <w:rsid w:val="007104A0"/>
    <w:rsid w:val="0071115C"/>
    <w:rsid w:val="007119BF"/>
    <w:rsid w:val="00711B96"/>
    <w:rsid w:val="00711F0C"/>
    <w:rsid w:val="007121AC"/>
    <w:rsid w:val="007126C7"/>
    <w:rsid w:val="007128B4"/>
    <w:rsid w:val="00712AB5"/>
    <w:rsid w:val="00712F12"/>
    <w:rsid w:val="007130CB"/>
    <w:rsid w:val="00713122"/>
    <w:rsid w:val="0071371B"/>
    <w:rsid w:val="00713765"/>
    <w:rsid w:val="007141A7"/>
    <w:rsid w:val="007144A8"/>
    <w:rsid w:val="0071496C"/>
    <w:rsid w:val="007150D3"/>
    <w:rsid w:val="00715356"/>
    <w:rsid w:val="00715386"/>
    <w:rsid w:val="0071558B"/>
    <w:rsid w:val="0071603C"/>
    <w:rsid w:val="0071688C"/>
    <w:rsid w:val="0071699F"/>
    <w:rsid w:val="00716A41"/>
    <w:rsid w:val="00716B9B"/>
    <w:rsid w:val="007178CF"/>
    <w:rsid w:val="00717DAB"/>
    <w:rsid w:val="007205D7"/>
    <w:rsid w:val="007207F8"/>
    <w:rsid w:val="007210E8"/>
    <w:rsid w:val="0072130E"/>
    <w:rsid w:val="00721362"/>
    <w:rsid w:val="007217C5"/>
    <w:rsid w:val="00721BFA"/>
    <w:rsid w:val="00721D67"/>
    <w:rsid w:val="00722289"/>
    <w:rsid w:val="007224B1"/>
    <w:rsid w:val="00722544"/>
    <w:rsid w:val="007226C4"/>
    <w:rsid w:val="00722D1B"/>
    <w:rsid w:val="00723172"/>
    <w:rsid w:val="007233F5"/>
    <w:rsid w:val="0072346C"/>
    <w:rsid w:val="0072387D"/>
    <w:rsid w:val="007238A0"/>
    <w:rsid w:val="00724184"/>
    <w:rsid w:val="00724BBF"/>
    <w:rsid w:val="00724D85"/>
    <w:rsid w:val="00725776"/>
    <w:rsid w:val="00725944"/>
    <w:rsid w:val="00726592"/>
    <w:rsid w:val="00726D7D"/>
    <w:rsid w:val="007277C3"/>
    <w:rsid w:val="007279A2"/>
    <w:rsid w:val="00730075"/>
    <w:rsid w:val="0073024A"/>
    <w:rsid w:val="00730546"/>
    <w:rsid w:val="00730841"/>
    <w:rsid w:val="007308A3"/>
    <w:rsid w:val="00731025"/>
    <w:rsid w:val="00731D40"/>
    <w:rsid w:val="00732135"/>
    <w:rsid w:val="0073214D"/>
    <w:rsid w:val="007323BD"/>
    <w:rsid w:val="00732BEC"/>
    <w:rsid w:val="007330AC"/>
    <w:rsid w:val="007336F7"/>
    <w:rsid w:val="00733CAE"/>
    <w:rsid w:val="00734696"/>
    <w:rsid w:val="00734824"/>
    <w:rsid w:val="00734884"/>
    <w:rsid w:val="00734DAB"/>
    <w:rsid w:val="00734FC2"/>
    <w:rsid w:val="007352FE"/>
    <w:rsid w:val="00735546"/>
    <w:rsid w:val="00735774"/>
    <w:rsid w:val="00736222"/>
    <w:rsid w:val="00736236"/>
    <w:rsid w:val="0073638F"/>
    <w:rsid w:val="007364DB"/>
    <w:rsid w:val="00736A6F"/>
    <w:rsid w:val="00736ADA"/>
    <w:rsid w:val="00737475"/>
    <w:rsid w:val="00737B25"/>
    <w:rsid w:val="00737E5C"/>
    <w:rsid w:val="00737F54"/>
    <w:rsid w:val="00740138"/>
    <w:rsid w:val="007407BB"/>
    <w:rsid w:val="00740877"/>
    <w:rsid w:val="00740A4C"/>
    <w:rsid w:val="00740AD7"/>
    <w:rsid w:val="00740AF9"/>
    <w:rsid w:val="00740BAB"/>
    <w:rsid w:val="00740C8D"/>
    <w:rsid w:val="00741BA0"/>
    <w:rsid w:val="00741C6B"/>
    <w:rsid w:val="00741CA6"/>
    <w:rsid w:val="00741DE9"/>
    <w:rsid w:val="00742902"/>
    <w:rsid w:val="007430B2"/>
    <w:rsid w:val="00743942"/>
    <w:rsid w:val="007450C2"/>
    <w:rsid w:val="0074520D"/>
    <w:rsid w:val="0074591D"/>
    <w:rsid w:val="00745AB1"/>
    <w:rsid w:val="00745AFF"/>
    <w:rsid w:val="00745FA6"/>
    <w:rsid w:val="007466B8"/>
    <w:rsid w:val="00746AE9"/>
    <w:rsid w:val="00747052"/>
    <w:rsid w:val="00747088"/>
    <w:rsid w:val="007470FF"/>
    <w:rsid w:val="007475E3"/>
    <w:rsid w:val="0075086A"/>
    <w:rsid w:val="00750C91"/>
    <w:rsid w:val="00750D6B"/>
    <w:rsid w:val="00751778"/>
    <w:rsid w:val="00751F6F"/>
    <w:rsid w:val="00752275"/>
    <w:rsid w:val="007522C9"/>
    <w:rsid w:val="00752664"/>
    <w:rsid w:val="0075276A"/>
    <w:rsid w:val="00752AA0"/>
    <w:rsid w:val="007538D3"/>
    <w:rsid w:val="00753BA4"/>
    <w:rsid w:val="00754881"/>
    <w:rsid w:val="00754BAD"/>
    <w:rsid w:val="007558BB"/>
    <w:rsid w:val="00755E27"/>
    <w:rsid w:val="00756B0B"/>
    <w:rsid w:val="00756C95"/>
    <w:rsid w:val="007573F2"/>
    <w:rsid w:val="007577E1"/>
    <w:rsid w:val="00757A4B"/>
    <w:rsid w:val="00757D86"/>
    <w:rsid w:val="00760149"/>
    <w:rsid w:val="00760315"/>
    <w:rsid w:val="00760A2D"/>
    <w:rsid w:val="007611E5"/>
    <w:rsid w:val="007619AC"/>
    <w:rsid w:val="00761B08"/>
    <w:rsid w:val="00761D25"/>
    <w:rsid w:val="0076255F"/>
    <w:rsid w:val="0076279A"/>
    <w:rsid w:val="00762ABB"/>
    <w:rsid w:val="007636C9"/>
    <w:rsid w:val="007636E7"/>
    <w:rsid w:val="007638C7"/>
    <w:rsid w:val="007639B2"/>
    <w:rsid w:val="00763CF1"/>
    <w:rsid w:val="00763DA8"/>
    <w:rsid w:val="007644FB"/>
    <w:rsid w:val="00764E92"/>
    <w:rsid w:val="00765894"/>
    <w:rsid w:val="007659A2"/>
    <w:rsid w:val="00765B38"/>
    <w:rsid w:val="00765C19"/>
    <w:rsid w:val="00765F1A"/>
    <w:rsid w:val="007664E5"/>
    <w:rsid w:val="007665C5"/>
    <w:rsid w:val="00766AB8"/>
    <w:rsid w:val="00766E98"/>
    <w:rsid w:val="007676D4"/>
    <w:rsid w:val="007677BF"/>
    <w:rsid w:val="00767848"/>
    <w:rsid w:val="0076794A"/>
    <w:rsid w:val="00767ECA"/>
    <w:rsid w:val="00770229"/>
    <w:rsid w:val="00770F6F"/>
    <w:rsid w:val="00771439"/>
    <w:rsid w:val="00771440"/>
    <w:rsid w:val="0077148D"/>
    <w:rsid w:val="00771BA0"/>
    <w:rsid w:val="007724BD"/>
    <w:rsid w:val="0077278C"/>
    <w:rsid w:val="00773124"/>
    <w:rsid w:val="0077328F"/>
    <w:rsid w:val="0077341C"/>
    <w:rsid w:val="00773597"/>
    <w:rsid w:val="00773A3E"/>
    <w:rsid w:val="00774340"/>
    <w:rsid w:val="007746B4"/>
    <w:rsid w:val="00774971"/>
    <w:rsid w:val="0077597E"/>
    <w:rsid w:val="00775D88"/>
    <w:rsid w:val="0077604F"/>
    <w:rsid w:val="007761B8"/>
    <w:rsid w:val="00777251"/>
    <w:rsid w:val="007778C5"/>
    <w:rsid w:val="00777CFC"/>
    <w:rsid w:val="00777D4A"/>
    <w:rsid w:val="00780118"/>
    <w:rsid w:val="007803FF"/>
    <w:rsid w:val="0078097A"/>
    <w:rsid w:val="00780D3F"/>
    <w:rsid w:val="00781999"/>
    <w:rsid w:val="00781EE9"/>
    <w:rsid w:val="00781F5C"/>
    <w:rsid w:val="00782BEC"/>
    <w:rsid w:val="0078313B"/>
    <w:rsid w:val="00783287"/>
    <w:rsid w:val="00783FB6"/>
    <w:rsid w:val="00784385"/>
    <w:rsid w:val="00784830"/>
    <w:rsid w:val="00784979"/>
    <w:rsid w:val="0078562E"/>
    <w:rsid w:val="00785B39"/>
    <w:rsid w:val="00786138"/>
    <w:rsid w:val="00786303"/>
    <w:rsid w:val="00786884"/>
    <w:rsid w:val="00786C96"/>
    <w:rsid w:val="00787325"/>
    <w:rsid w:val="00787653"/>
    <w:rsid w:val="00790240"/>
    <w:rsid w:val="007905FE"/>
    <w:rsid w:val="00790616"/>
    <w:rsid w:val="00790C61"/>
    <w:rsid w:val="00791188"/>
    <w:rsid w:val="00791294"/>
    <w:rsid w:val="007914BA"/>
    <w:rsid w:val="007915FC"/>
    <w:rsid w:val="00791C9B"/>
    <w:rsid w:val="00791D07"/>
    <w:rsid w:val="00792231"/>
    <w:rsid w:val="0079262B"/>
    <w:rsid w:val="00792800"/>
    <w:rsid w:val="007929FD"/>
    <w:rsid w:val="0079352A"/>
    <w:rsid w:val="00794244"/>
    <w:rsid w:val="007942B3"/>
    <w:rsid w:val="00794609"/>
    <w:rsid w:val="00794692"/>
    <w:rsid w:val="00794736"/>
    <w:rsid w:val="00794754"/>
    <w:rsid w:val="007947FE"/>
    <w:rsid w:val="0079501C"/>
    <w:rsid w:val="00795404"/>
    <w:rsid w:val="007956B3"/>
    <w:rsid w:val="00795DD9"/>
    <w:rsid w:val="0079606A"/>
    <w:rsid w:val="007960E2"/>
    <w:rsid w:val="00796D47"/>
    <w:rsid w:val="00797518"/>
    <w:rsid w:val="007A0890"/>
    <w:rsid w:val="007A0AB2"/>
    <w:rsid w:val="007A0D56"/>
    <w:rsid w:val="007A0EA4"/>
    <w:rsid w:val="007A1275"/>
    <w:rsid w:val="007A1349"/>
    <w:rsid w:val="007A19BF"/>
    <w:rsid w:val="007A1A09"/>
    <w:rsid w:val="007A2007"/>
    <w:rsid w:val="007A21D5"/>
    <w:rsid w:val="007A2268"/>
    <w:rsid w:val="007A27C8"/>
    <w:rsid w:val="007A2BE2"/>
    <w:rsid w:val="007A323D"/>
    <w:rsid w:val="007A3417"/>
    <w:rsid w:val="007A383A"/>
    <w:rsid w:val="007A38EB"/>
    <w:rsid w:val="007A4293"/>
    <w:rsid w:val="007A45F0"/>
    <w:rsid w:val="007A4C66"/>
    <w:rsid w:val="007A5D2E"/>
    <w:rsid w:val="007A5E03"/>
    <w:rsid w:val="007A63E9"/>
    <w:rsid w:val="007A63F9"/>
    <w:rsid w:val="007A67E3"/>
    <w:rsid w:val="007A6845"/>
    <w:rsid w:val="007A698F"/>
    <w:rsid w:val="007A6E61"/>
    <w:rsid w:val="007A6ED4"/>
    <w:rsid w:val="007A6FCA"/>
    <w:rsid w:val="007A7006"/>
    <w:rsid w:val="007A7073"/>
    <w:rsid w:val="007A78A3"/>
    <w:rsid w:val="007B0292"/>
    <w:rsid w:val="007B037B"/>
    <w:rsid w:val="007B0486"/>
    <w:rsid w:val="007B06BA"/>
    <w:rsid w:val="007B0D98"/>
    <w:rsid w:val="007B1200"/>
    <w:rsid w:val="007B132B"/>
    <w:rsid w:val="007B1371"/>
    <w:rsid w:val="007B139F"/>
    <w:rsid w:val="007B25BD"/>
    <w:rsid w:val="007B375B"/>
    <w:rsid w:val="007B3A19"/>
    <w:rsid w:val="007B4403"/>
    <w:rsid w:val="007B4544"/>
    <w:rsid w:val="007B4CAA"/>
    <w:rsid w:val="007B4EB3"/>
    <w:rsid w:val="007B4F9A"/>
    <w:rsid w:val="007B50B3"/>
    <w:rsid w:val="007B5167"/>
    <w:rsid w:val="007B533A"/>
    <w:rsid w:val="007B5426"/>
    <w:rsid w:val="007B5907"/>
    <w:rsid w:val="007B592B"/>
    <w:rsid w:val="007B5B35"/>
    <w:rsid w:val="007B6085"/>
    <w:rsid w:val="007B60F4"/>
    <w:rsid w:val="007B61AD"/>
    <w:rsid w:val="007B61DF"/>
    <w:rsid w:val="007B62B0"/>
    <w:rsid w:val="007B657F"/>
    <w:rsid w:val="007B6837"/>
    <w:rsid w:val="007B683B"/>
    <w:rsid w:val="007B6D81"/>
    <w:rsid w:val="007B7270"/>
    <w:rsid w:val="007B75D3"/>
    <w:rsid w:val="007B77FD"/>
    <w:rsid w:val="007C01E0"/>
    <w:rsid w:val="007C0561"/>
    <w:rsid w:val="007C0A3F"/>
    <w:rsid w:val="007C0CEF"/>
    <w:rsid w:val="007C18D0"/>
    <w:rsid w:val="007C1967"/>
    <w:rsid w:val="007C1C21"/>
    <w:rsid w:val="007C1CB1"/>
    <w:rsid w:val="007C357F"/>
    <w:rsid w:val="007C3CE0"/>
    <w:rsid w:val="007C4360"/>
    <w:rsid w:val="007C4401"/>
    <w:rsid w:val="007C48F3"/>
    <w:rsid w:val="007C531C"/>
    <w:rsid w:val="007C5BAD"/>
    <w:rsid w:val="007C5D07"/>
    <w:rsid w:val="007C7C8D"/>
    <w:rsid w:val="007C7FB4"/>
    <w:rsid w:val="007D03C7"/>
    <w:rsid w:val="007D084E"/>
    <w:rsid w:val="007D0F5F"/>
    <w:rsid w:val="007D114F"/>
    <w:rsid w:val="007D1ACA"/>
    <w:rsid w:val="007D21C3"/>
    <w:rsid w:val="007D264F"/>
    <w:rsid w:val="007D2748"/>
    <w:rsid w:val="007D2887"/>
    <w:rsid w:val="007D2A0A"/>
    <w:rsid w:val="007D2D8D"/>
    <w:rsid w:val="007D2FE4"/>
    <w:rsid w:val="007D3004"/>
    <w:rsid w:val="007D37ED"/>
    <w:rsid w:val="007D398E"/>
    <w:rsid w:val="007D3BAE"/>
    <w:rsid w:val="007D3CF0"/>
    <w:rsid w:val="007D425E"/>
    <w:rsid w:val="007D48B1"/>
    <w:rsid w:val="007D58AB"/>
    <w:rsid w:val="007D58B9"/>
    <w:rsid w:val="007D5BA1"/>
    <w:rsid w:val="007D5EA7"/>
    <w:rsid w:val="007D6591"/>
    <w:rsid w:val="007D6C07"/>
    <w:rsid w:val="007D722E"/>
    <w:rsid w:val="007D74C4"/>
    <w:rsid w:val="007D7561"/>
    <w:rsid w:val="007D7583"/>
    <w:rsid w:val="007D7877"/>
    <w:rsid w:val="007E06A2"/>
    <w:rsid w:val="007E11F1"/>
    <w:rsid w:val="007E18B3"/>
    <w:rsid w:val="007E1AB4"/>
    <w:rsid w:val="007E1EA2"/>
    <w:rsid w:val="007E256D"/>
    <w:rsid w:val="007E25E9"/>
    <w:rsid w:val="007E284A"/>
    <w:rsid w:val="007E28D0"/>
    <w:rsid w:val="007E29E6"/>
    <w:rsid w:val="007E2CF4"/>
    <w:rsid w:val="007E2DC4"/>
    <w:rsid w:val="007E3110"/>
    <w:rsid w:val="007E3E0F"/>
    <w:rsid w:val="007E3FD1"/>
    <w:rsid w:val="007E4705"/>
    <w:rsid w:val="007E4A12"/>
    <w:rsid w:val="007E5B7B"/>
    <w:rsid w:val="007E5BDC"/>
    <w:rsid w:val="007E617A"/>
    <w:rsid w:val="007E68DC"/>
    <w:rsid w:val="007E71FC"/>
    <w:rsid w:val="007E7CC6"/>
    <w:rsid w:val="007E7F14"/>
    <w:rsid w:val="007E7F32"/>
    <w:rsid w:val="007F0F9B"/>
    <w:rsid w:val="007F15FE"/>
    <w:rsid w:val="007F1BCC"/>
    <w:rsid w:val="007F1C3D"/>
    <w:rsid w:val="007F20F2"/>
    <w:rsid w:val="007F2408"/>
    <w:rsid w:val="007F2B4A"/>
    <w:rsid w:val="007F2ED9"/>
    <w:rsid w:val="007F3B09"/>
    <w:rsid w:val="007F3CED"/>
    <w:rsid w:val="007F45F7"/>
    <w:rsid w:val="007F472E"/>
    <w:rsid w:val="007F473F"/>
    <w:rsid w:val="007F4ACF"/>
    <w:rsid w:val="007F51CB"/>
    <w:rsid w:val="007F5514"/>
    <w:rsid w:val="007F55FF"/>
    <w:rsid w:val="007F5E92"/>
    <w:rsid w:val="007F5EDA"/>
    <w:rsid w:val="007F5F5F"/>
    <w:rsid w:val="007F6E5B"/>
    <w:rsid w:val="007F6E6E"/>
    <w:rsid w:val="007F7135"/>
    <w:rsid w:val="007F7148"/>
    <w:rsid w:val="007F71CC"/>
    <w:rsid w:val="007F739C"/>
    <w:rsid w:val="007F7E30"/>
    <w:rsid w:val="00800C72"/>
    <w:rsid w:val="008010BA"/>
    <w:rsid w:val="008011C8"/>
    <w:rsid w:val="0080141F"/>
    <w:rsid w:val="00801472"/>
    <w:rsid w:val="0080231B"/>
    <w:rsid w:val="008029FD"/>
    <w:rsid w:val="00802C6B"/>
    <w:rsid w:val="00802DD2"/>
    <w:rsid w:val="0080413D"/>
    <w:rsid w:val="0080462F"/>
    <w:rsid w:val="0080473F"/>
    <w:rsid w:val="0080557D"/>
    <w:rsid w:val="008055FC"/>
    <w:rsid w:val="008064A3"/>
    <w:rsid w:val="008065B4"/>
    <w:rsid w:val="00806746"/>
    <w:rsid w:val="00806BF7"/>
    <w:rsid w:val="0080733A"/>
    <w:rsid w:val="008076D1"/>
    <w:rsid w:val="00807F0A"/>
    <w:rsid w:val="00810B55"/>
    <w:rsid w:val="00810CDB"/>
    <w:rsid w:val="00811D49"/>
    <w:rsid w:val="00811E05"/>
    <w:rsid w:val="00812164"/>
    <w:rsid w:val="008121EF"/>
    <w:rsid w:val="00812BA7"/>
    <w:rsid w:val="00813804"/>
    <w:rsid w:val="0081399C"/>
    <w:rsid w:val="00814056"/>
    <w:rsid w:val="00814F40"/>
    <w:rsid w:val="008151B8"/>
    <w:rsid w:val="008153B6"/>
    <w:rsid w:val="00815919"/>
    <w:rsid w:val="0081597C"/>
    <w:rsid w:val="00816AB5"/>
    <w:rsid w:val="0081753D"/>
    <w:rsid w:val="008175A0"/>
    <w:rsid w:val="008177C5"/>
    <w:rsid w:val="0081780C"/>
    <w:rsid w:val="008179E7"/>
    <w:rsid w:val="00817ECE"/>
    <w:rsid w:val="00817F65"/>
    <w:rsid w:val="008211CB"/>
    <w:rsid w:val="0082162B"/>
    <w:rsid w:val="00822036"/>
    <w:rsid w:val="008227E9"/>
    <w:rsid w:val="008230F8"/>
    <w:rsid w:val="008235D3"/>
    <w:rsid w:val="00823DF8"/>
    <w:rsid w:val="0082407F"/>
    <w:rsid w:val="00825650"/>
    <w:rsid w:val="008261B2"/>
    <w:rsid w:val="008268CA"/>
    <w:rsid w:val="00826B4F"/>
    <w:rsid w:val="0082709A"/>
    <w:rsid w:val="00827360"/>
    <w:rsid w:val="00827648"/>
    <w:rsid w:val="008276FD"/>
    <w:rsid w:val="00827724"/>
    <w:rsid w:val="00830C12"/>
    <w:rsid w:val="00830F41"/>
    <w:rsid w:val="008312F8"/>
    <w:rsid w:val="00831623"/>
    <w:rsid w:val="00831E17"/>
    <w:rsid w:val="00831E5D"/>
    <w:rsid w:val="00831F33"/>
    <w:rsid w:val="008328E0"/>
    <w:rsid w:val="00833145"/>
    <w:rsid w:val="008335B5"/>
    <w:rsid w:val="00833C3F"/>
    <w:rsid w:val="008344EE"/>
    <w:rsid w:val="0083548A"/>
    <w:rsid w:val="00835A2B"/>
    <w:rsid w:val="00835B60"/>
    <w:rsid w:val="00835C78"/>
    <w:rsid w:val="00835E75"/>
    <w:rsid w:val="008361DB"/>
    <w:rsid w:val="008368E9"/>
    <w:rsid w:val="00837420"/>
    <w:rsid w:val="00837659"/>
    <w:rsid w:val="00837931"/>
    <w:rsid w:val="00837A2A"/>
    <w:rsid w:val="00837A9B"/>
    <w:rsid w:val="00837D83"/>
    <w:rsid w:val="00837F10"/>
    <w:rsid w:val="00837F59"/>
    <w:rsid w:val="008404E4"/>
    <w:rsid w:val="00840514"/>
    <w:rsid w:val="00840890"/>
    <w:rsid w:val="0084099C"/>
    <w:rsid w:val="008409C2"/>
    <w:rsid w:val="00840B51"/>
    <w:rsid w:val="00840D78"/>
    <w:rsid w:val="00841E03"/>
    <w:rsid w:val="00842743"/>
    <w:rsid w:val="00842EC9"/>
    <w:rsid w:val="00843279"/>
    <w:rsid w:val="0084374D"/>
    <w:rsid w:val="00843EF1"/>
    <w:rsid w:val="008442CA"/>
    <w:rsid w:val="0084560A"/>
    <w:rsid w:val="008459EC"/>
    <w:rsid w:val="00845B8C"/>
    <w:rsid w:val="00845DD7"/>
    <w:rsid w:val="00846922"/>
    <w:rsid w:val="00846D93"/>
    <w:rsid w:val="00847350"/>
    <w:rsid w:val="00847422"/>
    <w:rsid w:val="0085091C"/>
    <w:rsid w:val="00850B51"/>
    <w:rsid w:val="00850CA7"/>
    <w:rsid w:val="00850CB7"/>
    <w:rsid w:val="008518BE"/>
    <w:rsid w:val="0085251C"/>
    <w:rsid w:val="00852860"/>
    <w:rsid w:val="00852BF4"/>
    <w:rsid w:val="00852DA4"/>
    <w:rsid w:val="00852EC2"/>
    <w:rsid w:val="008531B6"/>
    <w:rsid w:val="008533BA"/>
    <w:rsid w:val="008534E1"/>
    <w:rsid w:val="0085415E"/>
    <w:rsid w:val="00854A18"/>
    <w:rsid w:val="00854DD9"/>
    <w:rsid w:val="008552EE"/>
    <w:rsid w:val="00855668"/>
    <w:rsid w:val="0085590E"/>
    <w:rsid w:val="00855CFB"/>
    <w:rsid w:val="00855F8A"/>
    <w:rsid w:val="00855FED"/>
    <w:rsid w:val="008565A5"/>
    <w:rsid w:val="008569E5"/>
    <w:rsid w:val="00857A8A"/>
    <w:rsid w:val="00857D12"/>
    <w:rsid w:val="0086052B"/>
    <w:rsid w:val="008608EC"/>
    <w:rsid w:val="00860BEA"/>
    <w:rsid w:val="00860BF1"/>
    <w:rsid w:val="00860CEC"/>
    <w:rsid w:val="00860F5A"/>
    <w:rsid w:val="00861B0D"/>
    <w:rsid w:val="0086224F"/>
    <w:rsid w:val="008624B7"/>
    <w:rsid w:val="00862A11"/>
    <w:rsid w:val="00862A4A"/>
    <w:rsid w:val="00862EA8"/>
    <w:rsid w:val="00862F21"/>
    <w:rsid w:val="00863938"/>
    <w:rsid w:val="00864131"/>
    <w:rsid w:val="00864486"/>
    <w:rsid w:val="00864686"/>
    <w:rsid w:val="00864BB5"/>
    <w:rsid w:val="00864DC3"/>
    <w:rsid w:val="00864EFB"/>
    <w:rsid w:val="00865828"/>
    <w:rsid w:val="0086592F"/>
    <w:rsid w:val="00865D39"/>
    <w:rsid w:val="0086608E"/>
    <w:rsid w:val="00866515"/>
    <w:rsid w:val="00867471"/>
    <w:rsid w:val="00867C36"/>
    <w:rsid w:val="00867C86"/>
    <w:rsid w:val="00867D5A"/>
    <w:rsid w:val="00870976"/>
    <w:rsid w:val="008709CB"/>
    <w:rsid w:val="00870AE2"/>
    <w:rsid w:val="00870C03"/>
    <w:rsid w:val="00871479"/>
    <w:rsid w:val="008715F8"/>
    <w:rsid w:val="008716C5"/>
    <w:rsid w:val="00871AE6"/>
    <w:rsid w:val="00871F60"/>
    <w:rsid w:val="008720C1"/>
    <w:rsid w:val="0087241B"/>
    <w:rsid w:val="00872588"/>
    <w:rsid w:val="008729F4"/>
    <w:rsid w:val="00872B29"/>
    <w:rsid w:val="00872F1E"/>
    <w:rsid w:val="008734FA"/>
    <w:rsid w:val="00873A48"/>
    <w:rsid w:val="00873AC6"/>
    <w:rsid w:val="00873B95"/>
    <w:rsid w:val="0087400C"/>
    <w:rsid w:val="008740D9"/>
    <w:rsid w:val="00874311"/>
    <w:rsid w:val="00874376"/>
    <w:rsid w:val="008747FD"/>
    <w:rsid w:val="00874B3A"/>
    <w:rsid w:val="00875977"/>
    <w:rsid w:val="00875CB9"/>
    <w:rsid w:val="00876027"/>
    <w:rsid w:val="0087613E"/>
    <w:rsid w:val="00876658"/>
    <w:rsid w:val="00876940"/>
    <w:rsid w:val="00876C1B"/>
    <w:rsid w:val="00876D78"/>
    <w:rsid w:val="00876F28"/>
    <w:rsid w:val="0087719F"/>
    <w:rsid w:val="008774AA"/>
    <w:rsid w:val="00877901"/>
    <w:rsid w:val="00877A54"/>
    <w:rsid w:val="00880845"/>
    <w:rsid w:val="00881017"/>
    <w:rsid w:val="0088187E"/>
    <w:rsid w:val="00881CBF"/>
    <w:rsid w:val="0088233A"/>
    <w:rsid w:val="0088249F"/>
    <w:rsid w:val="00882659"/>
    <w:rsid w:val="00882D8F"/>
    <w:rsid w:val="00883843"/>
    <w:rsid w:val="00883F04"/>
    <w:rsid w:val="00883F35"/>
    <w:rsid w:val="00884084"/>
    <w:rsid w:val="008846CE"/>
    <w:rsid w:val="00884D14"/>
    <w:rsid w:val="00885020"/>
    <w:rsid w:val="00885EAF"/>
    <w:rsid w:val="0088645A"/>
    <w:rsid w:val="00886474"/>
    <w:rsid w:val="00886830"/>
    <w:rsid w:val="008870FA"/>
    <w:rsid w:val="0088756D"/>
    <w:rsid w:val="0089101A"/>
    <w:rsid w:val="008921EC"/>
    <w:rsid w:val="00892251"/>
    <w:rsid w:val="00892B9B"/>
    <w:rsid w:val="00893117"/>
    <w:rsid w:val="00893394"/>
    <w:rsid w:val="00893CB5"/>
    <w:rsid w:val="00894442"/>
    <w:rsid w:val="008944C3"/>
    <w:rsid w:val="0089460B"/>
    <w:rsid w:val="008946B8"/>
    <w:rsid w:val="00894CBF"/>
    <w:rsid w:val="00894E52"/>
    <w:rsid w:val="0089546B"/>
    <w:rsid w:val="00895482"/>
    <w:rsid w:val="00896025"/>
    <w:rsid w:val="008962EF"/>
    <w:rsid w:val="00896588"/>
    <w:rsid w:val="0089694A"/>
    <w:rsid w:val="008978DB"/>
    <w:rsid w:val="00897CA1"/>
    <w:rsid w:val="00897EB9"/>
    <w:rsid w:val="008A00EB"/>
    <w:rsid w:val="008A0CE2"/>
    <w:rsid w:val="008A0D2F"/>
    <w:rsid w:val="008A0E15"/>
    <w:rsid w:val="008A2D81"/>
    <w:rsid w:val="008A32F9"/>
    <w:rsid w:val="008A35D0"/>
    <w:rsid w:val="008A47D2"/>
    <w:rsid w:val="008A4A4E"/>
    <w:rsid w:val="008A4D33"/>
    <w:rsid w:val="008A4ED0"/>
    <w:rsid w:val="008A518C"/>
    <w:rsid w:val="008A5891"/>
    <w:rsid w:val="008A59CD"/>
    <w:rsid w:val="008A5C70"/>
    <w:rsid w:val="008A6129"/>
    <w:rsid w:val="008A681D"/>
    <w:rsid w:val="008A6EA9"/>
    <w:rsid w:val="008A7387"/>
    <w:rsid w:val="008A76D4"/>
    <w:rsid w:val="008A7B2A"/>
    <w:rsid w:val="008B0076"/>
    <w:rsid w:val="008B0B47"/>
    <w:rsid w:val="008B1982"/>
    <w:rsid w:val="008B1B67"/>
    <w:rsid w:val="008B1CB7"/>
    <w:rsid w:val="008B1D5F"/>
    <w:rsid w:val="008B24DA"/>
    <w:rsid w:val="008B416E"/>
    <w:rsid w:val="008B4366"/>
    <w:rsid w:val="008B46C1"/>
    <w:rsid w:val="008B4E88"/>
    <w:rsid w:val="008B4FC9"/>
    <w:rsid w:val="008B576F"/>
    <w:rsid w:val="008B58A7"/>
    <w:rsid w:val="008B5D98"/>
    <w:rsid w:val="008B5F21"/>
    <w:rsid w:val="008B67C6"/>
    <w:rsid w:val="008B6EBA"/>
    <w:rsid w:val="008B7FEA"/>
    <w:rsid w:val="008C00F2"/>
    <w:rsid w:val="008C03FB"/>
    <w:rsid w:val="008C2154"/>
    <w:rsid w:val="008C259E"/>
    <w:rsid w:val="008C2AB5"/>
    <w:rsid w:val="008C368B"/>
    <w:rsid w:val="008C3BB8"/>
    <w:rsid w:val="008C40F8"/>
    <w:rsid w:val="008C4775"/>
    <w:rsid w:val="008C5D58"/>
    <w:rsid w:val="008C6129"/>
    <w:rsid w:val="008C6405"/>
    <w:rsid w:val="008C64EF"/>
    <w:rsid w:val="008C6711"/>
    <w:rsid w:val="008C6911"/>
    <w:rsid w:val="008C6C59"/>
    <w:rsid w:val="008C75F8"/>
    <w:rsid w:val="008D0D7B"/>
    <w:rsid w:val="008D11E2"/>
    <w:rsid w:val="008D14C3"/>
    <w:rsid w:val="008D15E1"/>
    <w:rsid w:val="008D1741"/>
    <w:rsid w:val="008D193D"/>
    <w:rsid w:val="008D1F63"/>
    <w:rsid w:val="008D22C7"/>
    <w:rsid w:val="008D23DF"/>
    <w:rsid w:val="008D25CD"/>
    <w:rsid w:val="008D2967"/>
    <w:rsid w:val="008D298D"/>
    <w:rsid w:val="008D29FD"/>
    <w:rsid w:val="008D2A7C"/>
    <w:rsid w:val="008D2B96"/>
    <w:rsid w:val="008D2EEA"/>
    <w:rsid w:val="008D342D"/>
    <w:rsid w:val="008D3D10"/>
    <w:rsid w:val="008D3E5A"/>
    <w:rsid w:val="008D41F7"/>
    <w:rsid w:val="008D48F2"/>
    <w:rsid w:val="008D49DC"/>
    <w:rsid w:val="008D4BFB"/>
    <w:rsid w:val="008D51D1"/>
    <w:rsid w:val="008D52F9"/>
    <w:rsid w:val="008D5CD4"/>
    <w:rsid w:val="008D5D1B"/>
    <w:rsid w:val="008D5D4D"/>
    <w:rsid w:val="008D67A2"/>
    <w:rsid w:val="008D6C5B"/>
    <w:rsid w:val="008D6EB8"/>
    <w:rsid w:val="008D7B46"/>
    <w:rsid w:val="008D7EDA"/>
    <w:rsid w:val="008E0137"/>
    <w:rsid w:val="008E060E"/>
    <w:rsid w:val="008E0660"/>
    <w:rsid w:val="008E06BF"/>
    <w:rsid w:val="008E0B15"/>
    <w:rsid w:val="008E0DA9"/>
    <w:rsid w:val="008E1310"/>
    <w:rsid w:val="008E1715"/>
    <w:rsid w:val="008E2140"/>
    <w:rsid w:val="008E2FFE"/>
    <w:rsid w:val="008E32D9"/>
    <w:rsid w:val="008E3780"/>
    <w:rsid w:val="008E38D4"/>
    <w:rsid w:val="008E43B0"/>
    <w:rsid w:val="008E4549"/>
    <w:rsid w:val="008E5170"/>
    <w:rsid w:val="008E53C9"/>
    <w:rsid w:val="008E5490"/>
    <w:rsid w:val="008E57A8"/>
    <w:rsid w:val="008E5A85"/>
    <w:rsid w:val="008E6887"/>
    <w:rsid w:val="008E6BF2"/>
    <w:rsid w:val="008E6EE7"/>
    <w:rsid w:val="008E7442"/>
    <w:rsid w:val="008E7BDC"/>
    <w:rsid w:val="008E7FDD"/>
    <w:rsid w:val="008F04EB"/>
    <w:rsid w:val="008F0F31"/>
    <w:rsid w:val="008F11C4"/>
    <w:rsid w:val="008F1269"/>
    <w:rsid w:val="008F1300"/>
    <w:rsid w:val="008F15B3"/>
    <w:rsid w:val="008F19D3"/>
    <w:rsid w:val="008F1EFB"/>
    <w:rsid w:val="008F2456"/>
    <w:rsid w:val="008F24CB"/>
    <w:rsid w:val="008F25FC"/>
    <w:rsid w:val="008F2683"/>
    <w:rsid w:val="008F2A65"/>
    <w:rsid w:val="008F3353"/>
    <w:rsid w:val="008F423C"/>
    <w:rsid w:val="008F4610"/>
    <w:rsid w:val="008F475E"/>
    <w:rsid w:val="008F49D1"/>
    <w:rsid w:val="008F6433"/>
    <w:rsid w:val="008F654D"/>
    <w:rsid w:val="008F6646"/>
    <w:rsid w:val="008F7374"/>
    <w:rsid w:val="008F7503"/>
    <w:rsid w:val="008F7D06"/>
    <w:rsid w:val="00900898"/>
    <w:rsid w:val="00900A00"/>
    <w:rsid w:val="00900A0E"/>
    <w:rsid w:val="00900DFE"/>
    <w:rsid w:val="009016DB"/>
    <w:rsid w:val="00901BA1"/>
    <w:rsid w:val="00901E1F"/>
    <w:rsid w:val="00902202"/>
    <w:rsid w:val="0090234A"/>
    <w:rsid w:val="009032E4"/>
    <w:rsid w:val="009035C0"/>
    <w:rsid w:val="00903ACC"/>
    <w:rsid w:val="0090432C"/>
    <w:rsid w:val="009046E5"/>
    <w:rsid w:val="009047AB"/>
    <w:rsid w:val="0090481A"/>
    <w:rsid w:val="00904B12"/>
    <w:rsid w:val="00904C7F"/>
    <w:rsid w:val="00905199"/>
    <w:rsid w:val="0090596A"/>
    <w:rsid w:val="00905D7A"/>
    <w:rsid w:val="00905E28"/>
    <w:rsid w:val="0090666B"/>
    <w:rsid w:val="00906719"/>
    <w:rsid w:val="009068A2"/>
    <w:rsid w:val="009070BA"/>
    <w:rsid w:val="00910704"/>
    <w:rsid w:val="00910BB6"/>
    <w:rsid w:val="0091134A"/>
    <w:rsid w:val="00911825"/>
    <w:rsid w:val="00912379"/>
    <w:rsid w:val="009124F8"/>
    <w:rsid w:val="00912A26"/>
    <w:rsid w:val="00912B86"/>
    <w:rsid w:val="00912CAA"/>
    <w:rsid w:val="00913140"/>
    <w:rsid w:val="009131CF"/>
    <w:rsid w:val="00913551"/>
    <w:rsid w:val="00913AF0"/>
    <w:rsid w:val="00913F3C"/>
    <w:rsid w:val="00914C22"/>
    <w:rsid w:val="00915886"/>
    <w:rsid w:val="009159CC"/>
    <w:rsid w:val="00915E2C"/>
    <w:rsid w:val="00915F55"/>
    <w:rsid w:val="00916197"/>
    <w:rsid w:val="00916498"/>
    <w:rsid w:val="00916614"/>
    <w:rsid w:val="00916634"/>
    <w:rsid w:val="00916650"/>
    <w:rsid w:val="00916661"/>
    <w:rsid w:val="00916AD1"/>
    <w:rsid w:val="00917CAF"/>
    <w:rsid w:val="00917F22"/>
    <w:rsid w:val="00917F73"/>
    <w:rsid w:val="009203DB"/>
    <w:rsid w:val="00920A49"/>
    <w:rsid w:val="00920EEE"/>
    <w:rsid w:val="0092135C"/>
    <w:rsid w:val="00921859"/>
    <w:rsid w:val="00921D05"/>
    <w:rsid w:val="00921D95"/>
    <w:rsid w:val="00921D99"/>
    <w:rsid w:val="009226F5"/>
    <w:rsid w:val="009230FE"/>
    <w:rsid w:val="00925230"/>
    <w:rsid w:val="009256DE"/>
    <w:rsid w:val="009260BA"/>
    <w:rsid w:val="0092613C"/>
    <w:rsid w:val="00926A76"/>
    <w:rsid w:val="00927197"/>
    <w:rsid w:val="00927AC4"/>
    <w:rsid w:val="00927C88"/>
    <w:rsid w:val="009300C3"/>
    <w:rsid w:val="009302E5"/>
    <w:rsid w:val="00930333"/>
    <w:rsid w:val="00930922"/>
    <w:rsid w:val="00930963"/>
    <w:rsid w:val="00930CF5"/>
    <w:rsid w:val="00930D70"/>
    <w:rsid w:val="0093176C"/>
    <w:rsid w:val="009319E6"/>
    <w:rsid w:val="00931A6A"/>
    <w:rsid w:val="00931B36"/>
    <w:rsid w:val="00932351"/>
    <w:rsid w:val="00932568"/>
    <w:rsid w:val="00932603"/>
    <w:rsid w:val="00932629"/>
    <w:rsid w:val="009326E4"/>
    <w:rsid w:val="00932757"/>
    <w:rsid w:val="00932A12"/>
    <w:rsid w:val="00932B3D"/>
    <w:rsid w:val="00932FD0"/>
    <w:rsid w:val="0093343C"/>
    <w:rsid w:val="00933684"/>
    <w:rsid w:val="00933D79"/>
    <w:rsid w:val="00934035"/>
    <w:rsid w:val="00934079"/>
    <w:rsid w:val="00934571"/>
    <w:rsid w:val="00934724"/>
    <w:rsid w:val="009348E8"/>
    <w:rsid w:val="00935035"/>
    <w:rsid w:val="009362FE"/>
    <w:rsid w:val="00936300"/>
    <w:rsid w:val="00936543"/>
    <w:rsid w:val="00936C77"/>
    <w:rsid w:val="009373E8"/>
    <w:rsid w:val="00937880"/>
    <w:rsid w:val="009378CB"/>
    <w:rsid w:val="00937BB5"/>
    <w:rsid w:val="00941500"/>
    <w:rsid w:val="00941B58"/>
    <w:rsid w:val="00941BA7"/>
    <w:rsid w:val="00942B78"/>
    <w:rsid w:val="00943176"/>
    <w:rsid w:val="00943E52"/>
    <w:rsid w:val="00944021"/>
    <w:rsid w:val="00944306"/>
    <w:rsid w:val="0094430C"/>
    <w:rsid w:val="009447BD"/>
    <w:rsid w:val="00944D25"/>
    <w:rsid w:val="0094555B"/>
    <w:rsid w:val="00945566"/>
    <w:rsid w:val="00945E6C"/>
    <w:rsid w:val="009460F1"/>
    <w:rsid w:val="00946425"/>
    <w:rsid w:val="0094697A"/>
    <w:rsid w:val="009469FD"/>
    <w:rsid w:val="00946ADC"/>
    <w:rsid w:val="00946D32"/>
    <w:rsid w:val="00946EAC"/>
    <w:rsid w:val="009470B7"/>
    <w:rsid w:val="00947100"/>
    <w:rsid w:val="0094748A"/>
    <w:rsid w:val="0095050B"/>
    <w:rsid w:val="00950F02"/>
    <w:rsid w:val="00950F12"/>
    <w:rsid w:val="009513F5"/>
    <w:rsid w:val="00951592"/>
    <w:rsid w:val="00951E4B"/>
    <w:rsid w:val="009527A5"/>
    <w:rsid w:val="0095294F"/>
    <w:rsid w:val="00952D92"/>
    <w:rsid w:val="0095350D"/>
    <w:rsid w:val="00954158"/>
    <w:rsid w:val="0095419E"/>
    <w:rsid w:val="0095429A"/>
    <w:rsid w:val="00954352"/>
    <w:rsid w:val="00954421"/>
    <w:rsid w:val="00954B0A"/>
    <w:rsid w:val="00954E68"/>
    <w:rsid w:val="00954F22"/>
    <w:rsid w:val="0095599D"/>
    <w:rsid w:val="009560F9"/>
    <w:rsid w:val="0095648A"/>
    <w:rsid w:val="00956633"/>
    <w:rsid w:val="009579F0"/>
    <w:rsid w:val="0096011B"/>
    <w:rsid w:val="0096039C"/>
    <w:rsid w:val="00960C89"/>
    <w:rsid w:val="00961350"/>
    <w:rsid w:val="00961E88"/>
    <w:rsid w:val="0096227F"/>
    <w:rsid w:val="009623EC"/>
    <w:rsid w:val="009624BC"/>
    <w:rsid w:val="00962DE0"/>
    <w:rsid w:val="00962FFE"/>
    <w:rsid w:val="009633CE"/>
    <w:rsid w:val="0096389B"/>
    <w:rsid w:val="009638FE"/>
    <w:rsid w:val="00963967"/>
    <w:rsid w:val="00963FA6"/>
    <w:rsid w:val="00964178"/>
    <w:rsid w:val="009648E1"/>
    <w:rsid w:val="00965596"/>
    <w:rsid w:val="009656AD"/>
    <w:rsid w:val="00965E30"/>
    <w:rsid w:val="00965E71"/>
    <w:rsid w:val="00965FAA"/>
    <w:rsid w:val="00966999"/>
    <w:rsid w:val="00966C4A"/>
    <w:rsid w:val="00966DA2"/>
    <w:rsid w:val="00967503"/>
    <w:rsid w:val="00967575"/>
    <w:rsid w:val="00967812"/>
    <w:rsid w:val="00967862"/>
    <w:rsid w:val="00967928"/>
    <w:rsid w:val="00970197"/>
    <w:rsid w:val="009704E2"/>
    <w:rsid w:val="009705B3"/>
    <w:rsid w:val="00970896"/>
    <w:rsid w:val="00970A37"/>
    <w:rsid w:val="00970CD0"/>
    <w:rsid w:val="00970F1D"/>
    <w:rsid w:val="00971E11"/>
    <w:rsid w:val="00972178"/>
    <w:rsid w:val="0097270C"/>
    <w:rsid w:val="009728EB"/>
    <w:rsid w:val="00972FED"/>
    <w:rsid w:val="0097396E"/>
    <w:rsid w:val="00973CAB"/>
    <w:rsid w:val="00973CB4"/>
    <w:rsid w:val="0097425B"/>
    <w:rsid w:val="00974888"/>
    <w:rsid w:val="00974D9B"/>
    <w:rsid w:val="00975289"/>
    <w:rsid w:val="00975393"/>
    <w:rsid w:val="009767AD"/>
    <w:rsid w:val="00976AB5"/>
    <w:rsid w:val="0097725B"/>
    <w:rsid w:val="00980463"/>
    <w:rsid w:val="00980E5C"/>
    <w:rsid w:val="00980ECC"/>
    <w:rsid w:val="00981783"/>
    <w:rsid w:val="00981F90"/>
    <w:rsid w:val="00982D42"/>
    <w:rsid w:val="00983386"/>
    <w:rsid w:val="009838BE"/>
    <w:rsid w:val="00983D0E"/>
    <w:rsid w:val="00983EBD"/>
    <w:rsid w:val="00984147"/>
    <w:rsid w:val="00984511"/>
    <w:rsid w:val="0098487A"/>
    <w:rsid w:val="009848A4"/>
    <w:rsid w:val="00984AEC"/>
    <w:rsid w:val="00984DD7"/>
    <w:rsid w:val="00985503"/>
    <w:rsid w:val="009855A7"/>
    <w:rsid w:val="009858F9"/>
    <w:rsid w:val="009861F4"/>
    <w:rsid w:val="00986962"/>
    <w:rsid w:val="00986D65"/>
    <w:rsid w:val="00986E0E"/>
    <w:rsid w:val="00987497"/>
    <w:rsid w:val="009877E0"/>
    <w:rsid w:val="00990047"/>
    <w:rsid w:val="00990319"/>
    <w:rsid w:val="00990CEF"/>
    <w:rsid w:val="0099123E"/>
    <w:rsid w:val="00991501"/>
    <w:rsid w:val="0099150F"/>
    <w:rsid w:val="009919B5"/>
    <w:rsid w:val="009919D7"/>
    <w:rsid w:val="00991E4B"/>
    <w:rsid w:val="009920CF"/>
    <w:rsid w:val="0099262B"/>
    <w:rsid w:val="00992ADD"/>
    <w:rsid w:val="00993202"/>
    <w:rsid w:val="0099337E"/>
    <w:rsid w:val="0099349B"/>
    <w:rsid w:val="00993591"/>
    <w:rsid w:val="00993603"/>
    <w:rsid w:val="009937B1"/>
    <w:rsid w:val="00994DC9"/>
    <w:rsid w:val="009956F6"/>
    <w:rsid w:val="00995C4C"/>
    <w:rsid w:val="0099627E"/>
    <w:rsid w:val="00996418"/>
    <w:rsid w:val="00996D8C"/>
    <w:rsid w:val="00996E03"/>
    <w:rsid w:val="00997589"/>
    <w:rsid w:val="00997992"/>
    <w:rsid w:val="009A01BC"/>
    <w:rsid w:val="009A0544"/>
    <w:rsid w:val="009A05BD"/>
    <w:rsid w:val="009A0732"/>
    <w:rsid w:val="009A07AA"/>
    <w:rsid w:val="009A0DE1"/>
    <w:rsid w:val="009A1CE0"/>
    <w:rsid w:val="009A2078"/>
    <w:rsid w:val="009A2141"/>
    <w:rsid w:val="009A21D2"/>
    <w:rsid w:val="009A25B0"/>
    <w:rsid w:val="009A2982"/>
    <w:rsid w:val="009A2D87"/>
    <w:rsid w:val="009A4057"/>
    <w:rsid w:val="009A4207"/>
    <w:rsid w:val="009A4BD9"/>
    <w:rsid w:val="009A531E"/>
    <w:rsid w:val="009A53CE"/>
    <w:rsid w:val="009A59CF"/>
    <w:rsid w:val="009A6A00"/>
    <w:rsid w:val="009A7144"/>
    <w:rsid w:val="009A72AB"/>
    <w:rsid w:val="009A7CEF"/>
    <w:rsid w:val="009B00FF"/>
    <w:rsid w:val="009B0556"/>
    <w:rsid w:val="009B0760"/>
    <w:rsid w:val="009B0D47"/>
    <w:rsid w:val="009B0FBF"/>
    <w:rsid w:val="009B12A2"/>
    <w:rsid w:val="009B14FA"/>
    <w:rsid w:val="009B15B0"/>
    <w:rsid w:val="009B16BD"/>
    <w:rsid w:val="009B1E29"/>
    <w:rsid w:val="009B328B"/>
    <w:rsid w:val="009B3374"/>
    <w:rsid w:val="009B399B"/>
    <w:rsid w:val="009B3EB1"/>
    <w:rsid w:val="009B3FE7"/>
    <w:rsid w:val="009B4F5B"/>
    <w:rsid w:val="009B570E"/>
    <w:rsid w:val="009B720A"/>
    <w:rsid w:val="009B7695"/>
    <w:rsid w:val="009B7CEC"/>
    <w:rsid w:val="009C0409"/>
    <w:rsid w:val="009C090C"/>
    <w:rsid w:val="009C096B"/>
    <w:rsid w:val="009C0C5A"/>
    <w:rsid w:val="009C1E41"/>
    <w:rsid w:val="009C242C"/>
    <w:rsid w:val="009C2A8F"/>
    <w:rsid w:val="009C2D9A"/>
    <w:rsid w:val="009C2E51"/>
    <w:rsid w:val="009C3226"/>
    <w:rsid w:val="009C36B4"/>
    <w:rsid w:val="009C393F"/>
    <w:rsid w:val="009C3A22"/>
    <w:rsid w:val="009C3F47"/>
    <w:rsid w:val="009C3F82"/>
    <w:rsid w:val="009C3FCF"/>
    <w:rsid w:val="009C4651"/>
    <w:rsid w:val="009C4A09"/>
    <w:rsid w:val="009C6AF4"/>
    <w:rsid w:val="009C6BF2"/>
    <w:rsid w:val="009C6CF3"/>
    <w:rsid w:val="009C7478"/>
    <w:rsid w:val="009C7A09"/>
    <w:rsid w:val="009C7E8C"/>
    <w:rsid w:val="009D02AD"/>
    <w:rsid w:val="009D0584"/>
    <w:rsid w:val="009D0DA6"/>
    <w:rsid w:val="009D0DB7"/>
    <w:rsid w:val="009D0F80"/>
    <w:rsid w:val="009D125B"/>
    <w:rsid w:val="009D148B"/>
    <w:rsid w:val="009D152B"/>
    <w:rsid w:val="009D1719"/>
    <w:rsid w:val="009D2370"/>
    <w:rsid w:val="009D2A6D"/>
    <w:rsid w:val="009D2B9B"/>
    <w:rsid w:val="009D2C74"/>
    <w:rsid w:val="009D2DC5"/>
    <w:rsid w:val="009D2F1B"/>
    <w:rsid w:val="009D3120"/>
    <w:rsid w:val="009D318B"/>
    <w:rsid w:val="009D35EA"/>
    <w:rsid w:val="009D376F"/>
    <w:rsid w:val="009D3B01"/>
    <w:rsid w:val="009D3B06"/>
    <w:rsid w:val="009D3C24"/>
    <w:rsid w:val="009D4501"/>
    <w:rsid w:val="009D47BB"/>
    <w:rsid w:val="009D49A7"/>
    <w:rsid w:val="009D4DA1"/>
    <w:rsid w:val="009D4DBA"/>
    <w:rsid w:val="009D56AD"/>
    <w:rsid w:val="009D5723"/>
    <w:rsid w:val="009D6205"/>
    <w:rsid w:val="009D6AAB"/>
    <w:rsid w:val="009D7503"/>
    <w:rsid w:val="009D7556"/>
    <w:rsid w:val="009D7CA5"/>
    <w:rsid w:val="009E08D1"/>
    <w:rsid w:val="009E094B"/>
    <w:rsid w:val="009E0D86"/>
    <w:rsid w:val="009E0DB2"/>
    <w:rsid w:val="009E100F"/>
    <w:rsid w:val="009E124B"/>
    <w:rsid w:val="009E15E1"/>
    <w:rsid w:val="009E1F69"/>
    <w:rsid w:val="009E1F8C"/>
    <w:rsid w:val="009E2622"/>
    <w:rsid w:val="009E27C3"/>
    <w:rsid w:val="009E2943"/>
    <w:rsid w:val="009E2E90"/>
    <w:rsid w:val="009E3493"/>
    <w:rsid w:val="009E34AC"/>
    <w:rsid w:val="009E34CB"/>
    <w:rsid w:val="009E3D20"/>
    <w:rsid w:val="009E43F6"/>
    <w:rsid w:val="009E46B7"/>
    <w:rsid w:val="009E4771"/>
    <w:rsid w:val="009E6007"/>
    <w:rsid w:val="009E6554"/>
    <w:rsid w:val="009E7309"/>
    <w:rsid w:val="009E7360"/>
    <w:rsid w:val="009E752B"/>
    <w:rsid w:val="009E75FC"/>
    <w:rsid w:val="009E764A"/>
    <w:rsid w:val="009E76CE"/>
    <w:rsid w:val="009E77FE"/>
    <w:rsid w:val="009F0779"/>
    <w:rsid w:val="009F08DA"/>
    <w:rsid w:val="009F16F8"/>
    <w:rsid w:val="009F2468"/>
    <w:rsid w:val="009F31C8"/>
    <w:rsid w:val="009F386F"/>
    <w:rsid w:val="009F38F4"/>
    <w:rsid w:val="009F3B03"/>
    <w:rsid w:val="009F3D55"/>
    <w:rsid w:val="009F3E2F"/>
    <w:rsid w:val="009F3E86"/>
    <w:rsid w:val="009F3F97"/>
    <w:rsid w:val="009F4C54"/>
    <w:rsid w:val="009F5BD6"/>
    <w:rsid w:val="009F5E7E"/>
    <w:rsid w:val="009F6158"/>
    <w:rsid w:val="009F6AFD"/>
    <w:rsid w:val="009F6DA8"/>
    <w:rsid w:val="009F6DDF"/>
    <w:rsid w:val="009F756F"/>
    <w:rsid w:val="009F7E94"/>
    <w:rsid w:val="009F7EC7"/>
    <w:rsid w:val="009F7FCB"/>
    <w:rsid w:val="00A00158"/>
    <w:rsid w:val="00A0030B"/>
    <w:rsid w:val="00A00E2C"/>
    <w:rsid w:val="00A01342"/>
    <w:rsid w:val="00A01AE8"/>
    <w:rsid w:val="00A01E5F"/>
    <w:rsid w:val="00A01F33"/>
    <w:rsid w:val="00A0264E"/>
    <w:rsid w:val="00A02DD3"/>
    <w:rsid w:val="00A03097"/>
    <w:rsid w:val="00A03131"/>
    <w:rsid w:val="00A033AC"/>
    <w:rsid w:val="00A03656"/>
    <w:rsid w:val="00A03CDD"/>
    <w:rsid w:val="00A03D7A"/>
    <w:rsid w:val="00A03DE0"/>
    <w:rsid w:val="00A0429D"/>
    <w:rsid w:val="00A0467A"/>
    <w:rsid w:val="00A04E5D"/>
    <w:rsid w:val="00A0515A"/>
    <w:rsid w:val="00A058BA"/>
    <w:rsid w:val="00A063C5"/>
    <w:rsid w:val="00A0708A"/>
    <w:rsid w:val="00A07561"/>
    <w:rsid w:val="00A075DD"/>
    <w:rsid w:val="00A07FB9"/>
    <w:rsid w:val="00A101D9"/>
    <w:rsid w:val="00A1029B"/>
    <w:rsid w:val="00A108DF"/>
    <w:rsid w:val="00A10AC2"/>
    <w:rsid w:val="00A1153C"/>
    <w:rsid w:val="00A118C3"/>
    <w:rsid w:val="00A11A7A"/>
    <w:rsid w:val="00A1362D"/>
    <w:rsid w:val="00A13DD0"/>
    <w:rsid w:val="00A140FC"/>
    <w:rsid w:val="00A14395"/>
    <w:rsid w:val="00A14765"/>
    <w:rsid w:val="00A14769"/>
    <w:rsid w:val="00A14B8A"/>
    <w:rsid w:val="00A14D63"/>
    <w:rsid w:val="00A14EAE"/>
    <w:rsid w:val="00A14F89"/>
    <w:rsid w:val="00A154D3"/>
    <w:rsid w:val="00A158CC"/>
    <w:rsid w:val="00A161B7"/>
    <w:rsid w:val="00A167DB"/>
    <w:rsid w:val="00A16A4E"/>
    <w:rsid w:val="00A1794C"/>
    <w:rsid w:val="00A17B9D"/>
    <w:rsid w:val="00A17F00"/>
    <w:rsid w:val="00A2042B"/>
    <w:rsid w:val="00A21B80"/>
    <w:rsid w:val="00A21B88"/>
    <w:rsid w:val="00A21D4D"/>
    <w:rsid w:val="00A21DB0"/>
    <w:rsid w:val="00A21F6C"/>
    <w:rsid w:val="00A222D7"/>
    <w:rsid w:val="00A2288C"/>
    <w:rsid w:val="00A22DE7"/>
    <w:rsid w:val="00A2357E"/>
    <w:rsid w:val="00A23A62"/>
    <w:rsid w:val="00A23B1C"/>
    <w:rsid w:val="00A23C39"/>
    <w:rsid w:val="00A23F57"/>
    <w:rsid w:val="00A24289"/>
    <w:rsid w:val="00A246FF"/>
    <w:rsid w:val="00A250A6"/>
    <w:rsid w:val="00A2523C"/>
    <w:rsid w:val="00A253BC"/>
    <w:rsid w:val="00A25484"/>
    <w:rsid w:val="00A256E7"/>
    <w:rsid w:val="00A2625A"/>
    <w:rsid w:val="00A267DA"/>
    <w:rsid w:val="00A26E46"/>
    <w:rsid w:val="00A26EDE"/>
    <w:rsid w:val="00A270D6"/>
    <w:rsid w:val="00A275AA"/>
    <w:rsid w:val="00A27721"/>
    <w:rsid w:val="00A27B38"/>
    <w:rsid w:val="00A30E92"/>
    <w:rsid w:val="00A318E9"/>
    <w:rsid w:val="00A31F74"/>
    <w:rsid w:val="00A3222D"/>
    <w:rsid w:val="00A33554"/>
    <w:rsid w:val="00A342C4"/>
    <w:rsid w:val="00A347C0"/>
    <w:rsid w:val="00A349CD"/>
    <w:rsid w:val="00A34A9B"/>
    <w:rsid w:val="00A35206"/>
    <w:rsid w:val="00A355F6"/>
    <w:rsid w:val="00A35751"/>
    <w:rsid w:val="00A35860"/>
    <w:rsid w:val="00A35B19"/>
    <w:rsid w:val="00A35B70"/>
    <w:rsid w:val="00A35CBF"/>
    <w:rsid w:val="00A35F22"/>
    <w:rsid w:val="00A36443"/>
    <w:rsid w:val="00A3647D"/>
    <w:rsid w:val="00A36AA1"/>
    <w:rsid w:val="00A37533"/>
    <w:rsid w:val="00A375F3"/>
    <w:rsid w:val="00A3784F"/>
    <w:rsid w:val="00A37A0B"/>
    <w:rsid w:val="00A404A4"/>
    <w:rsid w:val="00A40735"/>
    <w:rsid w:val="00A40AFC"/>
    <w:rsid w:val="00A411BB"/>
    <w:rsid w:val="00A41CF7"/>
    <w:rsid w:val="00A41DB1"/>
    <w:rsid w:val="00A42488"/>
    <w:rsid w:val="00A42759"/>
    <w:rsid w:val="00A42877"/>
    <w:rsid w:val="00A4290B"/>
    <w:rsid w:val="00A42ACD"/>
    <w:rsid w:val="00A42C0C"/>
    <w:rsid w:val="00A42D2F"/>
    <w:rsid w:val="00A4307E"/>
    <w:rsid w:val="00A43742"/>
    <w:rsid w:val="00A43AB7"/>
    <w:rsid w:val="00A43AD5"/>
    <w:rsid w:val="00A442C4"/>
    <w:rsid w:val="00A4430C"/>
    <w:rsid w:val="00A4487D"/>
    <w:rsid w:val="00A44BFB"/>
    <w:rsid w:val="00A44FCB"/>
    <w:rsid w:val="00A45B65"/>
    <w:rsid w:val="00A46150"/>
    <w:rsid w:val="00A469D9"/>
    <w:rsid w:val="00A46EA7"/>
    <w:rsid w:val="00A47CEC"/>
    <w:rsid w:val="00A5019E"/>
    <w:rsid w:val="00A50E4B"/>
    <w:rsid w:val="00A51528"/>
    <w:rsid w:val="00A518E2"/>
    <w:rsid w:val="00A5194E"/>
    <w:rsid w:val="00A519B2"/>
    <w:rsid w:val="00A51DEB"/>
    <w:rsid w:val="00A52817"/>
    <w:rsid w:val="00A52F9B"/>
    <w:rsid w:val="00A53204"/>
    <w:rsid w:val="00A54007"/>
    <w:rsid w:val="00A541DF"/>
    <w:rsid w:val="00A544AD"/>
    <w:rsid w:val="00A5456D"/>
    <w:rsid w:val="00A54E65"/>
    <w:rsid w:val="00A55672"/>
    <w:rsid w:val="00A5576D"/>
    <w:rsid w:val="00A55C0D"/>
    <w:rsid w:val="00A55E2C"/>
    <w:rsid w:val="00A5658D"/>
    <w:rsid w:val="00A56830"/>
    <w:rsid w:val="00A573F1"/>
    <w:rsid w:val="00A57619"/>
    <w:rsid w:val="00A57662"/>
    <w:rsid w:val="00A576AA"/>
    <w:rsid w:val="00A57E9B"/>
    <w:rsid w:val="00A57FCC"/>
    <w:rsid w:val="00A60272"/>
    <w:rsid w:val="00A602A6"/>
    <w:rsid w:val="00A61503"/>
    <w:rsid w:val="00A61B18"/>
    <w:rsid w:val="00A61BF0"/>
    <w:rsid w:val="00A626CB"/>
    <w:rsid w:val="00A62C9D"/>
    <w:rsid w:val="00A62E80"/>
    <w:rsid w:val="00A636D2"/>
    <w:rsid w:val="00A64ACF"/>
    <w:rsid w:val="00A6579E"/>
    <w:rsid w:val="00A65ADE"/>
    <w:rsid w:val="00A664FA"/>
    <w:rsid w:val="00A66703"/>
    <w:rsid w:val="00A6743B"/>
    <w:rsid w:val="00A67650"/>
    <w:rsid w:val="00A67D03"/>
    <w:rsid w:val="00A700E5"/>
    <w:rsid w:val="00A700E7"/>
    <w:rsid w:val="00A7067D"/>
    <w:rsid w:val="00A70A59"/>
    <w:rsid w:val="00A70E95"/>
    <w:rsid w:val="00A7123C"/>
    <w:rsid w:val="00A71943"/>
    <w:rsid w:val="00A719C5"/>
    <w:rsid w:val="00A71D2E"/>
    <w:rsid w:val="00A71FE8"/>
    <w:rsid w:val="00A7220F"/>
    <w:rsid w:val="00A72AA2"/>
    <w:rsid w:val="00A72F83"/>
    <w:rsid w:val="00A73340"/>
    <w:rsid w:val="00A7340E"/>
    <w:rsid w:val="00A736DB"/>
    <w:rsid w:val="00A73F06"/>
    <w:rsid w:val="00A745F4"/>
    <w:rsid w:val="00A74C32"/>
    <w:rsid w:val="00A74DA6"/>
    <w:rsid w:val="00A74E7E"/>
    <w:rsid w:val="00A75400"/>
    <w:rsid w:val="00A7581F"/>
    <w:rsid w:val="00A75A40"/>
    <w:rsid w:val="00A769D9"/>
    <w:rsid w:val="00A76C57"/>
    <w:rsid w:val="00A80218"/>
    <w:rsid w:val="00A80664"/>
    <w:rsid w:val="00A8090C"/>
    <w:rsid w:val="00A8100D"/>
    <w:rsid w:val="00A81209"/>
    <w:rsid w:val="00A81256"/>
    <w:rsid w:val="00A815CC"/>
    <w:rsid w:val="00A81A13"/>
    <w:rsid w:val="00A82347"/>
    <w:rsid w:val="00A830E2"/>
    <w:rsid w:val="00A846A4"/>
    <w:rsid w:val="00A84997"/>
    <w:rsid w:val="00A84DBF"/>
    <w:rsid w:val="00A85124"/>
    <w:rsid w:val="00A851D7"/>
    <w:rsid w:val="00A8528C"/>
    <w:rsid w:val="00A8532A"/>
    <w:rsid w:val="00A855F9"/>
    <w:rsid w:val="00A85CA9"/>
    <w:rsid w:val="00A87056"/>
    <w:rsid w:val="00A8728F"/>
    <w:rsid w:val="00A907EE"/>
    <w:rsid w:val="00A90F66"/>
    <w:rsid w:val="00A90FAE"/>
    <w:rsid w:val="00A91ABE"/>
    <w:rsid w:val="00A91C1A"/>
    <w:rsid w:val="00A92018"/>
    <w:rsid w:val="00A923D3"/>
    <w:rsid w:val="00A92E58"/>
    <w:rsid w:val="00A92E6B"/>
    <w:rsid w:val="00A93091"/>
    <w:rsid w:val="00A93822"/>
    <w:rsid w:val="00A93988"/>
    <w:rsid w:val="00A93C55"/>
    <w:rsid w:val="00A93DE0"/>
    <w:rsid w:val="00A9461E"/>
    <w:rsid w:val="00A94BA7"/>
    <w:rsid w:val="00A94D7A"/>
    <w:rsid w:val="00A94D8B"/>
    <w:rsid w:val="00A94DF0"/>
    <w:rsid w:val="00A9548E"/>
    <w:rsid w:val="00A959DA"/>
    <w:rsid w:val="00A9603D"/>
    <w:rsid w:val="00A960FF"/>
    <w:rsid w:val="00A9657E"/>
    <w:rsid w:val="00A96D9E"/>
    <w:rsid w:val="00A97692"/>
    <w:rsid w:val="00A978EA"/>
    <w:rsid w:val="00AA045D"/>
    <w:rsid w:val="00AA0B41"/>
    <w:rsid w:val="00AA11FD"/>
    <w:rsid w:val="00AA1BA5"/>
    <w:rsid w:val="00AA1CC8"/>
    <w:rsid w:val="00AA31E7"/>
    <w:rsid w:val="00AA3321"/>
    <w:rsid w:val="00AA3B0A"/>
    <w:rsid w:val="00AA40D9"/>
    <w:rsid w:val="00AA426E"/>
    <w:rsid w:val="00AA48D9"/>
    <w:rsid w:val="00AA4ED7"/>
    <w:rsid w:val="00AA4F67"/>
    <w:rsid w:val="00AA4FC8"/>
    <w:rsid w:val="00AA6290"/>
    <w:rsid w:val="00AA656E"/>
    <w:rsid w:val="00AA794B"/>
    <w:rsid w:val="00AA7971"/>
    <w:rsid w:val="00AA7ADD"/>
    <w:rsid w:val="00AB0C24"/>
    <w:rsid w:val="00AB1699"/>
    <w:rsid w:val="00AB16BB"/>
    <w:rsid w:val="00AB16CD"/>
    <w:rsid w:val="00AB238A"/>
    <w:rsid w:val="00AB2A8B"/>
    <w:rsid w:val="00AB2AC8"/>
    <w:rsid w:val="00AB2B29"/>
    <w:rsid w:val="00AB344E"/>
    <w:rsid w:val="00AB3A4A"/>
    <w:rsid w:val="00AB3C95"/>
    <w:rsid w:val="00AB415A"/>
    <w:rsid w:val="00AB47F6"/>
    <w:rsid w:val="00AB4B16"/>
    <w:rsid w:val="00AB5109"/>
    <w:rsid w:val="00AB51DC"/>
    <w:rsid w:val="00AB6034"/>
    <w:rsid w:val="00AB61F1"/>
    <w:rsid w:val="00AB64B4"/>
    <w:rsid w:val="00AB6550"/>
    <w:rsid w:val="00AB6A67"/>
    <w:rsid w:val="00AB6D2C"/>
    <w:rsid w:val="00AB6F25"/>
    <w:rsid w:val="00AB6F59"/>
    <w:rsid w:val="00AB70AE"/>
    <w:rsid w:val="00AB7342"/>
    <w:rsid w:val="00AB7A91"/>
    <w:rsid w:val="00AC05F6"/>
    <w:rsid w:val="00AC1024"/>
    <w:rsid w:val="00AC20D9"/>
    <w:rsid w:val="00AC24ED"/>
    <w:rsid w:val="00AC2C83"/>
    <w:rsid w:val="00AC2D40"/>
    <w:rsid w:val="00AC35A7"/>
    <w:rsid w:val="00AC38EA"/>
    <w:rsid w:val="00AC3D06"/>
    <w:rsid w:val="00AC40D8"/>
    <w:rsid w:val="00AC507A"/>
    <w:rsid w:val="00AC5DCE"/>
    <w:rsid w:val="00AC5E3D"/>
    <w:rsid w:val="00AC6ABA"/>
    <w:rsid w:val="00AC6AE1"/>
    <w:rsid w:val="00AC7147"/>
    <w:rsid w:val="00AD1275"/>
    <w:rsid w:val="00AD12CD"/>
    <w:rsid w:val="00AD1362"/>
    <w:rsid w:val="00AD16EF"/>
    <w:rsid w:val="00AD1DE1"/>
    <w:rsid w:val="00AD1EFD"/>
    <w:rsid w:val="00AD24FA"/>
    <w:rsid w:val="00AD2A46"/>
    <w:rsid w:val="00AD2C27"/>
    <w:rsid w:val="00AD373B"/>
    <w:rsid w:val="00AD3906"/>
    <w:rsid w:val="00AD47D0"/>
    <w:rsid w:val="00AD487C"/>
    <w:rsid w:val="00AD4941"/>
    <w:rsid w:val="00AD514C"/>
    <w:rsid w:val="00AD514E"/>
    <w:rsid w:val="00AD5303"/>
    <w:rsid w:val="00AD5309"/>
    <w:rsid w:val="00AD57F2"/>
    <w:rsid w:val="00AD5C54"/>
    <w:rsid w:val="00AD5FAF"/>
    <w:rsid w:val="00AD61AF"/>
    <w:rsid w:val="00AD65B9"/>
    <w:rsid w:val="00AD69A3"/>
    <w:rsid w:val="00AD7585"/>
    <w:rsid w:val="00AD7A7A"/>
    <w:rsid w:val="00AD7A9D"/>
    <w:rsid w:val="00AE0E52"/>
    <w:rsid w:val="00AE10E5"/>
    <w:rsid w:val="00AE1498"/>
    <w:rsid w:val="00AE17C9"/>
    <w:rsid w:val="00AE2647"/>
    <w:rsid w:val="00AE270C"/>
    <w:rsid w:val="00AE2B7B"/>
    <w:rsid w:val="00AE33CA"/>
    <w:rsid w:val="00AE3585"/>
    <w:rsid w:val="00AE3FE6"/>
    <w:rsid w:val="00AE4945"/>
    <w:rsid w:val="00AE4E81"/>
    <w:rsid w:val="00AE53BC"/>
    <w:rsid w:val="00AE53D6"/>
    <w:rsid w:val="00AE5F6D"/>
    <w:rsid w:val="00AE65E2"/>
    <w:rsid w:val="00AE690A"/>
    <w:rsid w:val="00AE7481"/>
    <w:rsid w:val="00AE7A69"/>
    <w:rsid w:val="00AE7B53"/>
    <w:rsid w:val="00AE7D20"/>
    <w:rsid w:val="00AE7E68"/>
    <w:rsid w:val="00AF05DA"/>
    <w:rsid w:val="00AF06ED"/>
    <w:rsid w:val="00AF0825"/>
    <w:rsid w:val="00AF0F7A"/>
    <w:rsid w:val="00AF1110"/>
    <w:rsid w:val="00AF212C"/>
    <w:rsid w:val="00AF231D"/>
    <w:rsid w:val="00AF250F"/>
    <w:rsid w:val="00AF2659"/>
    <w:rsid w:val="00AF2803"/>
    <w:rsid w:val="00AF299E"/>
    <w:rsid w:val="00AF38F0"/>
    <w:rsid w:val="00AF44F5"/>
    <w:rsid w:val="00AF4DE7"/>
    <w:rsid w:val="00AF5242"/>
    <w:rsid w:val="00AF5D19"/>
    <w:rsid w:val="00AF60D2"/>
    <w:rsid w:val="00AF75B4"/>
    <w:rsid w:val="00AF75F1"/>
    <w:rsid w:val="00AF765C"/>
    <w:rsid w:val="00AF7883"/>
    <w:rsid w:val="00AF79D9"/>
    <w:rsid w:val="00AF7FB1"/>
    <w:rsid w:val="00B008E3"/>
    <w:rsid w:val="00B00FD3"/>
    <w:rsid w:val="00B0137B"/>
    <w:rsid w:val="00B0221A"/>
    <w:rsid w:val="00B02B74"/>
    <w:rsid w:val="00B035C5"/>
    <w:rsid w:val="00B03C1A"/>
    <w:rsid w:val="00B04590"/>
    <w:rsid w:val="00B051A4"/>
    <w:rsid w:val="00B055A9"/>
    <w:rsid w:val="00B0580F"/>
    <w:rsid w:val="00B059D8"/>
    <w:rsid w:val="00B05A5B"/>
    <w:rsid w:val="00B05D96"/>
    <w:rsid w:val="00B05F44"/>
    <w:rsid w:val="00B05F96"/>
    <w:rsid w:val="00B06B63"/>
    <w:rsid w:val="00B06D28"/>
    <w:rsid w:val="00B06DE9"/>
    <w:rsid w:val="00B06F19"/>
    <w:rsid w:val="00B06FB1"/>
    <w:rsid w:val="00B07D61"/>
    <w:rsid w:val="00B1015A"/>
    <w:rsid w:val="00B10444"/>
    <w:rsid w:val="00B10D40"/>
    <w:rsid w:val="00B1181B"/>
    <w:rsid w:val="00B11857"/>
    <w:rsid w:val="00B12AB7"/>
    <w:rsid w:val="00B12C2B"/>
    <w:rsid w:val="00B12CBB"/>
    <w:rsid w:val="00B12CDE"/>
    <w:rsid w:val="00B12D10"/>
    <w:rsid w:val="00B137F3"/>
    <w:rsid w:val="00B13CE1"/>
    <w:rsid w:val="00B13F85"/>
    <w:rsid w:val="00B145DD"/>
    <w:rsid w:val="00B14895"/>
    <w:rsid w:val="00B15F82"/>
    <w:rsid w:val="00B15F94"/>
    <w:rsid w:val="00B163EA"/>
    <w:rsid w:val="00B16613"/>
    <w:rsid w:val="00B1714C"/>
    <w:rsid w:val="00B219EA"/>
    <w:rsid w:val="00B2279A"/>
    <w:rsid w:val="00B2290C"/>
    <w:rsid w:val="00B23201"/>
    <w:rsid w:val="00B23E6F"/>
    <w:rsid w:val="00B23EAE"/>
    <w:rsid w:val="00B24015"/>
    <w:rsid w:val="00B2491C"/>
    <w:rsid w:val="00B24A97"/>
    <w:rsid w:val="00B24E86"/>
    <w:rsid w:val="00B250BF"/>
    <w:rsid w:val="00B25FFC"/>
    <w:rsid w:val="00B2660F"/>
    <w:rsid w:val="00B26FF8"/>
    <w:rsid w:val="00B2701B"/>
    <w:rsid w:val="00B272F4"/>
    <w:rsid w:val="00B27838"/>
    <w:rsid w:val="00B278C1"/>
    <w:rsid w:val="00B279A3"/>
    <w:rsid w:val="00B27C1C"/>
    <w:rsid w:val="00B27C56"/>
    <w:rsid w:val="00B30195"/>
    <w:rsid w:val="00B304A9"/>
    <w:rsid w:val="00B30FC7"/>
    <w:rsid w:val="00B3194B"/>
    <w:rsid w:val="00B31E09"/>
    <w:rsid w:val="00B32067"/>
    <w:rsid w:val="00B3210B"/>
    <w:rsid w:val="00B321A3"/>
    <w:rsid w:val="00B32E1F"/>
    <w:rsid w:val="00B333A5"/>
    <w:rsid w:val="00B33840"/>
    <w:rsid w:val="00B33C3D"/>
    <w:rsid w:val="00B34335"/>
    <w:rsid w:val="00B348FA"/>
    <w:rsid w:val="00B34B2E"/>
    <w:rsid w:val="00B34D47"/>
    <w:rsid w:val="00B360A9"/>
    <w:rsid w:val="00B361A6"/>
    <w:rsid w:val="00B3627C"/>
    <w:rsid w:val="00B3644F"/>
    <w:rsid w:val="00B366DA"/>
    <w:rsid w:val="00B374E0"/>
    <w:rsid w:val="00B37666"/>
    <w:rsid w:val="00B37B62"/>
    <w:rsid w:val="00B37E15"/>
    <w:rsid w:val="00B37ED2"/>
    <w:rsid w:val="00B4017D"/>
    <w:rsid w:val="00B40569"/>
    <w:rsid w:val="00B40823"/>
    <w:rsid w:val="00B40935"/>
    <w:rsid w:val="00B40F78"/>
    <w:rsid w:val="00B4135C"/>
    <w:rsid w:val="00B41684"/>
    <w:rsid w:val="00B425DC"/>
    <w:rsid w:val="00B4264E"/>
    <w:rsid w:val="00B43134"/>
    <w:rsid w:val="00B438A5"/>
    <w:rsid w:val="00B44034"/>
    <w:rsid w:val="00B44096"/>
    <w:rsid w:val="00B44684"/>
    <w:rsid w:val="00B44B32"/>
    <w:rsid w:val="00B44C0D"/>
    <w:rsid w:val="00B45028"/>
    <w:rsid w:val="00B450C7"/>
    <w:rsid w:val="00B451EE"/>
    <w:rsid w:val="00B457EC"/>
    <w:rsid w:val="00B45983"/>
    <w:rsid w:val="00B4688B"/>
    <w:rsid w:val="00B46EDF"/>
    <w:rsid w:val="00B4704B"/>
    <w:rsid w:val="00B472F2"/>
    <w:rsid w:val="00B47865"/>
    <w:rsid w:val="00B47F4B"/>
    <w:rsid w:val="00B5039C"/>
    <w:rsid w:val="00B50501"/>
    <w:rsid w:val="00B51513"/>
    <w:rsid w:val="00B52017"/>
    <w:rsid w:val="00B5222A"/>
    <w:rsid w:val="00B53003"/>
    <w:rsid w:val="00B54287"/>
    <w:rsid w:val="00B54A50"/>
    <w:rsid w:val="00B54AB0"/>
    <w:rsid w:val="00B54BB6"/>
    <w:rsid w:val="00B54C32"/>
    <w:rsid w:val="00B55462"/>
    <w:rsid w:val="00B55773"/>
    <w:rsid w:val="00B55C7E"/>
    <w:rsid w:val="00B55E0F"/>
    <w:rsid w:val="00B5721D"/>
    <w:rsid w:val="00B573EC"/>
    <w:rsid w:val="00B57AE7"/>
    <w:rsid w:val="00B57B54"/>
    <w:rsid w:val="00B608FA"/>
    <w:rsid w:val="00B613F0"/>
    <w:rsid w:val="00B619CF"/>
    <w:rsid w:val="00B61AD4"/>
    <w:rsid w:val="00B62785"/>
    <w:rsid w:val="00B6384C"/>
    <w:rsid w:val="00B6414D"/>
    <w:rsid w:val="00B641EE"/>
    <w:rsid w:val="00B64436"/>
    <w:rsid w:val="00B6503B"/>
    <w:rsid w:val="00B66122"/>
    <w:rsid w:val="00B6619A"/>
    <w:rsid w:val="00B66251"/>
    <w:rsid w:val="00B66499"/>
    <w:rsid w:val="00B667FD"/>
    <w:rsid w:val="00B6704A"/>
    <w:rsid w:val="00B675F8"/>
    <w:rsid w:val="00B67689"/>
    <w:rsid w:val="00B71672"/>
    <w:rsid w:val="00B722B8"/>
    <w:rsid w:val="00B723A5"/>
    <w:rsid w:val="00B73CDA"/>
    <w:rsid w:val="00B74707"/>
    <w:rsid w:val="00B74792"/>
    <w:rsid w:val="00B74963"/>
    <w:rsid w:val="00B74C86"/>
    <w:rsid w:val="00B75ED1"/>
    <w:rsid w:val="00B76081"/>
    <w:rsid w:val="00B76768"/>
    <w:rsid w:val="00B769F5"/>
    <w:rsid w:val="00B76C9C"/>
    <w:rsid w:val="00B77F02"/>
    <w:rsid w:val="00B8030E"/>
    <w:rsid w:val="00B8122D"/>
    <w:rsid w:val="00B81407"/>
    <w:rsid w:val="00B81421"/>
    <w:rsid w:val="00B81457"/>
    <w:rsid w:val="00B814E4"/>
    <w:rsid w:val="00B81B3F"/>
    <w:rsid w:val="00B820A3"/>
    <w:rsid w:val="00B820E5"/>
    <w:rsid w:val="00B8224B"/>
    <w:rsid w:val="00B82EBC"/>
    <w:rsid w:val="00B83023"/>
    <w:rsid w:val="00B837A1"/>
    <w:rsid w:val="00B837F1"/>
    <w:rsid w:val="00B83C75"/>
    <w:rsid w:val="00B83F7D"/>
    <w:rsid w:val="00B841AA"/>
    <w:rsid w:val="00B8482C"/>
    <w:rsid w:val="00B84C93"/>
    <w:rsid w:val="00B8573D"/>
    <w:rsid w:val="00B85B94"/>
    <w:rsid w:val="00B871B7"/>
    <w:rsid w:val="00B87236"/>
    <w:rsid w:val="00B87533"/>
    <w:rsid w:val="00B8789C"/>
    <w:rsid w:val="00B87BD1"/>
    <w:rsid w:val="00B87DC6"/>
    <w:rsid w:val="00B9044A"/>
    <w:rsid w:val="00B90501"/>
    <w:rsid w:val="00B9067D"/>
    <w:rsid w:val="00B90764"/>
    <w:rsid w:val="00B90E9D"/>
    <w:rsid w:val="00B91316"/>
    <w:rsid w:val="00B91817"/>
    <w:rsid w:val="00B91F8D"/>
    <w:rsid w:val="00B92208"/>
    <w:rsid w:val="00B9270C"/>
    <w:rsid w:val="00B92AB8"/>
    <w:rsid w:val="00B92E3D"/>
    <w:rsid w:val="00B9303D"/>
    <w:rsid w:val="00B932A8"/>
    <w:rsid w:val="00B93614"/>
    <w:rsid w:val="00B93792"/>
    <w:rsid w:val="00B950E6"/>
    <w:rsid w:val="00B9512F"/>
    <w:rsid w:val="00B952B7"/>
    <w:rsid w:val="00B95AD7"/>
    <w:rsid w:val="00B9610F"/>
    <w:rsid w:val="00B961A8"/>
    <w:rsid w:val="00B968BA"/>
    <w:rsid w:val="00B970A4"/>
    <w:rsid w:val="00B970FB"/>
    <w:rsid w:val="00B97436"/>
    <w:rsid w:val="00BA08FD"/>
    <w:rsid w:val="00BA0C7E"/>
    <w:rsid w:val="00BA141F"/>
    <w:rsid w:val="00BA17C4"/>
    <w:rsid w:val="00BA184D"/>
    <w:rsid w:val="00BA188D"/>
    <w:rsid w:val="00BA1AFF"/>
    <w:rsid w:val="00BA1E78"/>
    <w:rsid w:val="00BA2688"/>
    <w:rsid w:val="00BA2A31"/>
    <w:rsid w:val="00BA2DBD"/>
    <w:rsid w:val="00BA346F"/>
    <w:rsid w:val="00BA3911"/>
    <w:rsid w:val="00BA3FFC"/>
    <w:rsid w:val="00BA43AF"/>
    <w:rsid w:val="00BA4438"/>
    <w:rsid w:val="00BA4449"/>
    <w:rsid w:val="00BA48CF"/>
    <w:rsid w:val="00BA4A65"/>
    <w:rsid w:val="00BA4D67"/>
    <w:rsid w:val="00BA50C6"/>
    <w:rsid w:val="00BA5407"/>
    <w:rsid w:val="00BA5505"/>
    <w:rsid w:val="00BA5DF3"/>
    <w:rsid w:val="00BA7394"/>
    <w:rsid w:val="00BA7809"/>
    <w:rsid w:val="00BB0713"/>
    <w:rsid w:val="00BB083D"/>
    <w:rsid w:val="00BB0A1E"/>
    <w:rsid w:val="00BB0FA4"/>
    <w:rsid w:val="00BB2071"/>
    <w:rsid w:val="00BB21D6"/>
    <w:rsid w:val="00BB2200"/>
    <w:rsid w:val="00BB2526"/>
    <w:rsid w:val="00BB281A"/>
    <w:rsid w:val="00BB2CFB"/>
    <w:rsid w:val="00BB2EA1"/>
    <w:rsid w:val="00BB2F13"/>
    <w:rsid w:val="00BB3230"/>
    <w:rsid w:val="00BB3A9E"/>
    <w:rsid w:val="00BB3EB9"/>
    <w:rsid w:val="00BB3ECB"/>
    <w:rsid w:val="00BB3F74"/>
    <w:rsid w:val="00BB46EF"/>
    <w:rsid w:val="00BB47DB"/>
    <w:rsid w:val="00BB496C"/>
    <w:rsid w:val="00BB4C7B"/>
    <w:rsid w:val="00BB4DDF"/>
    <w:rsid w:val="00BB55B2"/>
    <w:rsid w:val="00BB5B97"/>
    <w:rsid w:val="00BB5FD1"/>
    <w:rsid w:val="00BB6098"/>
    <w:rsid w:val="00BB6754"/>
    <w:rsid w:val="00BB6C98"/>
    <w:rsid w:val="00BB6CF4"/>
    <w:rsid w:val="00BB7891"/>
    <w:rsid w:val="00BB79A0"/>
    <w:rsid w:val="00BC108E"/>
    <w:rsid w:val="00BC1372"/>
    <w:rsid w:val="00BC14B9"/>
    <w:rsid w:val="00BC1C8C"/>
    <w:rsid w:val="00BC213D"/>
    <w:rsid w:val="00BC2163"/>
    <w:rsid w:val="00BC2282"/>
    <w:rsid w:val="00BC2361"/>
    <w:rsid w:val="00BC245F"/>
    <w:rsid w:val="00BC33DF"/>
    <w:rsid w:val="00BC34D6"/>
    <w:rsid w:val="00BC3A39"/>
    <w:rsid w:val="00BC4207"/>
    <w:rsid w:val="00BC4655"/>
    <w:rsid w:val="00BC4946"/>
    <w:rsid w:val="00BC4A1E"/>
    <w:rsid w:val="00BC4A53"/>
    <w:rsid w:val="00BC4FAF"/>
    <w:rsid w:val="00BC57E2"/>
    <w:rsid w:val="00BC59EA"/>
    <w:rsid w:val="00BC5AA0"/>
    <w:rsid w:val="00BC5BB1"/>
    <w:rsid w:val="00BC5CF3"/>
    <w:rsid w:val="00BC5E4C"/>
    <w:rsid w:val="00BC678A"/>
    <w:rsid w:val="00BC7B50"/>
    <w:rsid w:val="00BC7EAE"/>
    <w:rsid w:val="00BD019D"/>
    <w:rsid w:val="00BD057F"/>
    <w:rsid w:val="00BD0C85"/>
    <w:rsid w:val="00BD194B"/>
    <w:rsid w:val="00BD1BC0"/>
    <w:rsid w:val="00BD1BCB"/>
    <w:rsid w:val="00BD1E51"/>
    <w:rsid w:val="00BD223E"/>
    <w:rsid w:val="00BD26D5"/>
    <w:rsid w:val="00BD2811"/>
    <w:rsid w:val="00BD3034"/>
    <w:rsid w:val="00BD30D8"/>
    <w:rsid w:val="00BD32A5"/>
    <w:rsid w:val="00BD32E4"/>
    <w:rsid w:val="00BD364E"/>
    <w:rsid w:val="00BD3953"/>
    <w:rsid w:val="00BD3B13"/>
    <w:rsid w:val="00BD4385"/>
    <w:rsid w:val="00BD455F"/>
    <w:rsid w:val="00BD5E52"/>
    <w:rsid w:val="00BD622A"/>
    <w:rsid w:val="00BD6652"/>
    <w:rsid w:val="00BD6709"/>
    <w:rsid w:val="00BD69E8"/>
    <w:rsid w:val="00BD6A1C"/>
    <w:rsid w:val="00BE0229"/>
    <w:rsid w:val="00BE02B9"/>
    <w:rsid w:val="00BE0960"/>
    <w:rsid w:val="00BE09BE"/>
    <w:rsid w:val="00BE0AB8"/>
    <w:rsid w:val="00BE1139"/>
    <w:rsid w:val="00BE15A9"/>
    <w:rsid w:val="00BE1652"/>
    <w:rsid w:val="00BE17F7"/>
    <w:rsid w:val="00BE1AB1"/>
    <w:rsid w:val="00BE1C4B"/>
    <w:rsid w:val="00BE1CEF"/>
    <w:rsid w:val="00BE1E44"/>
    <w:rsid w:val="00BE1F7A"/>
    <w:rsid w:val="00BE2523"/>
    <w:rsid w:val="00BE266E"/>
    <w:rsid w:val="00BE2B71"/>
    <w:rsid w:val="00BE31F4"/>
    <w:rsid w:val="00BE36FE"/>
    <w:rsid w:val="00BE398F"/>
    <w:rsid w:val="00BE39C0"/>
    <w:rsid w:val="00BE41BA"/>
    <w:rsid w:val="00BE42B1"/>
    <w:rsid w:val="00BE4F6E"/>
    <w:rsid w:val="00BE5409"/>
    <w:rsid w:val="00BE7014"/>
    <w:rsid w:val="00BE7967"/>
    <w:rsid w:val="00BF164E"/>
    <w:rsid w:val="00BF16F7"/>
    <w:rsid w:val="00BF171A"/>
    <w:rsid w:val="00BF185D"/>
    <w:rsid w:val="00BF1D1A"/>
    <w:rsid w:val="00BF23CF"/>
    <w:rsid w:val="00BF2630"/>
    <w:rsid w:val="00BF2DAE"/>
    <w:rsid w:val="00BF321B"/>
    <w:rsid w:val="00BF3937"/>
    <w:rsid w:val="00BF3A57"/>
    <w:rsid w:val="00BF3ED2"/>
    <w:rsid w:val="00BF41A9"/>
    <w:rsid w:val="00BF476E"/>
    <w:rsid w:val="00BF4871"/>
    <w:rsid w:val="00BF49A8"/>
    <w:rsid w:val="00BF4E05"/>
    <w:rsid w:val="00BF4EC2"/>
    <w:rsid w:val="00BF5817"/>
    <w:rsid w:val="00BF593C"/>
    <w:rsid w:val="00BF5B02"/>
    <w:rsid w:val="00BF5C41"/>
    <w:rsid w:val="00BF5EA2"/>
    <w:rsid w:val="00BF626E"/>
    <w:rsid w:val="00BF6855"/>
    <w:rsid w:val="00BF6FDA"/>
    <w:rsid w:val="00BF7430"/>
    <w:rsid w:val="00BF7738"/>
    <w:rsid w:val="00BF77EB"/>
    <w:rsid w:val="00BF7A1E"/>
    <w:rsid w:val="00BFEB2F"/>
    <w:rsid w:val="00C0069A"/>
    <w:rsid w:val="00C006C9"/>
    <w:rsid w:val="00C00983"/>
    <w:rsid w:val="00C011BF"/>
    <w:rsid w:val="00C01571"/>
    <w:rsid w:val="00C01779"/>
    <w:rsid w:val="00C01E67"/>
    <w:rsid w:val="00C02E21"/>
    <w:rsid w:val="00C03492"/>
    <w:rsid w:val="00C0355D"/>
    <w:rsid w:val="00C03884"/>
    <w:rsid w:val="00C03A9C"/>
    <w:rsid w:val="00C03D20"/>
    <w:rsid w:val="00C041BA"/>
    <w:rsid w:val="00C04308"/>
    <w:rsid w:val="00C04363"/>
    <w:rsid w:val="00C047EB"/>
    <w:rsid w:val="00C04929"/>
    <w:rsid w:val="00C04E40"/>
    <w:rsid w:val="00C04E85"/>
    <w:rsid w:val="00C055C9"/>
    <w:rsid w:val="00C05664"/>
    <w:rsid w:val="00C05E4B"/>
    <w:rsid w:val="00C06013"/>
    <w:rsid w:val="00C0617C"/>
    <w:rsid w:val="00C061AA"/>
    <w:rsid w:val="00C0682F"/>
    <w:rsid w:val="00C06C93"/>
    <w:rsid w:val="00C0700D"/>
    <w:rsid w:val="00C072BF"/>
    <w:rsid w:val="00C075B4"/>
    <w:rsid w:val="00C077C2"/>
    <w:rsid w:val="00C07853"/>
    <w:rsid w:val="00C07A06"/>
    <w:rsid w:val="00C07C5D"/>
    <w:rsid w:val="00C100F3"/>
    <w:rsid w:val="00C10538"/>
    <w:rsid w:val="00C105DE"/>
    <w:rsid w:val="00C108DA"/>
    <w:rsid w:val="00C1156A"/>
    <w:rsid w:val="00C1192D"/>
    <w:rsid w:val="00C11E15"/>
    <w:rsid w:val="00C121CE"/>
    <w:rsid w:val="00C1288B"/>
    <w:rsid w:val="00C13A56"/>
    <w:rsid w:val="00C13A81"/>
    <w:rsid w:val="00C13C9F"/>
    <w:rsid w:val="00C14109"/>
    <w:rsid w:val="00C14890"/>
    <w:rsid w:val="00C1562A"/>
    <w:rsid w:val="00C15711"/>
    <w:rsid w:val="00C157C2"/>
    <w:rsid w:val="00C15BEA"/>
    <w:rsid w:val="00C16258"/>
    <w:rsid w:val="00C1651A"/>
    <w:rsid w:val="00C17159"/>
    <w:rsid w:val="00C1771D"/>
    <w:rsid w:val="00C17725"/>
    <w:rsid w:val="00C17BE1"/>
    <w:rsid w:val="00C202FC"/>
    <w:rsid w:val="00C2058C"/>
    <w:rsid w:val="00C21593"/>
    <w:rsid w:val="00C217D3"/>
    <w:rsid w:val="00C21AAA"/>
    <w:rsid w:val="00C21D59"/>
    <w:rsid w:val="00C220D5"/>
    <w:rsid w:val="00C227C4"/>
    <w:rsid w:val="00C228DA"/>
    <w:rsid w:val="00C22C4D"/>
    <w:rsid w:val="00C22E36"/>
    <w:rsid w:val="00C232C3"/>
    <w:rsid w:val="00C236B6"/>
    <w:rsid w:val="00C2414F"/>
    <w:rsid w:val="00C24847"/>
    <w:rsid w:val="00C24A77"/>
    <w:rsid w:val="00C24A91"/>
    <w:rsid w:val="00C24B37"/>
    <w:rsid w:val="00C24FE3"/>
    <w:rsid w:val="00C2536D"/>
    <w:rsid w:val="00C26365"/>
    <w:rsid w:val="00C2643E"/>
    <w:rsid w:val="00C26C06"/>
    <w:rsid w:val="00C26F9A"/>
    <w:rsid w:val="00C271C2"/>
    <w:rsid w:val="00C27544"/>
    <w:rsid w:val="00C27FF3"/>
    <w:rsid w:val="00C3049D"/>
    <w:rsid w:val="00C308EC"/>
    <w:rsid w:val="00C30C32"/>
    <w:rsid w:val="00C310B3"/>
    <w:rsid w:val="00C311F4"/>
    <w:rsid w:val="00C312C9"/>
    <w:rsid w:val="00C3148F"/>
    <w:rsid w:val="00C31ABF"/>
    <w:rsid w:val="00C31AE9"/>
    <w:rsid w:val="00C31BAF"/>
    <w:rsid w:val="00C3204C"/>
    <w:rsid w:val="00C32A93"/>
    <w:rsid w:val="00C32AC7"/>
    <w:rsid w:val="00C33137"/>
    <w:rsid w:val="00C3352D"/>
    <w:rsid w:val="00C337D5"/>
    <w:rsid w:val="00C33D0E"/>
    <w:rsid w:val="00C33E65"/>
    <w:rsid w:val="00C345EC"/>
    <w:rsid w:val="00C35C88"/>
    <w:rsid w:val="00C36292"/>
    <w:rsid w:val="00C3649A"/>
    <w:rsid w:val="00C364B9"/>
    <w:rsid w:val="00C36B53"/>
    <w:rsid w:val="00C36CD1"/>
    <w:rsid w:val="00C3711D"/>
    <w:rsid w:val="00C374A9"/>
    <w:rsid w:val="00C37AA2"/>
    <w:rsid w:val="00C37B1B"/>
    <w:rsid w:val="00C37F1B"/>
    <w:rsid w:val="00C400AC"/>
    <w:rsid w:val="00C40D74"/>
    <w:rsid w:val="00C40DF8"/>
    <w:rsid w:val="00C41ADB"/>
    <w:rsid w:val="00C41C89"/>
    <w:rsid w:val="00C41DE7"/>
    <w:rsid w:val="00C42174"/>
    <w:rsid w:val="00C4297B"/>
    <w:rsid w:val="00C43026"/>
    <w:rsid w:val="00C43311"/>
    <w:rsid w:val="00C43F59"/>
    <w:rsid w:val="00C442DD"/>
    <w:rsid w:val="00C45638"/>
    <w:rsid w:val="00C458A6"/>
    <w:rsid w:val="00C459B0"/>
    <w:rsid w:val="00C45CA0"/>
    <w:rsid w:val="00C46778"/>
    <w:rsid w:val="00C471FA"/>
    <w:rsid w:val="00C472DF"/>
    <w:rsid w:val="00C473B2"/>
    <w:rsid w:val="00C474C0"/>
    <w:rsid w:val="00C477CF"/>
    <w:rsid w:val="00C477DF"/>
    <w:rsid w:val="00C4791F"/>
    <w:rsid w:val="00C47FEF"/>
    <w:rsid w:val="00C507F2"/>
    <w:rsid w:val="00C51AC3"/>
    <w:rsid w:val="00C51C17"/>
    <w:rsid w:val="00C51CB1"/>
    <w:rsid w:val="00C51D0A"/>
    <w:rsid w:val="00C51F3B"/>
    <w:rsid w:val="00C5203B"/>
    <w:rsid w:val="00C5224C"/>
    <w:rsid w:val="00C52926"/>
    <w:rsid w:val="00C52D04"/>
    <w:rsid w:val="00C535F4"/>
    <w:rsid w:val="00C53A06"/>
    <w:rsid w:val="00C54032"/>
    <w:rsid w:val="00C54B0B"/>
    <w:rsid w:val="00C54B2F"/>
    <w:rsid w:val="00C552CF"/>
    <w:rsid w:val="00C55A42"/>
    <w:rsid w:val="00C55D16"/>
    <w:rsid w:val="00C561A7"/>
    <w:rsid w:val="00C57265"/>
    <w:rsid w:val="00C572D7"/>
    <w:rsid w:val="00C57E01"/>
    <w:rsid w:val="00C60CDD"/>
    <w:rsid w:val="00C611CE"/>
    <w:rsid w:val="00C614C2"/>
    <w:rsid w:val="00C61DDA"/>
    <w:rsid w:val="00C6291A"/>
    <w:rsid w:val="00C62D3D"/>
    <w:rsid w:val="00C62E62"/>
    <w:rsid w:val="00C63371"/>
    <w:rsid w:val="00C6345A"/>
    <w:rsid w:val="00C636CF"/>
    <w:rsid w:val="00C63B0A"/>
    <w:rsid w:val="00C64046"/>
    <w:rsid w:val="00C6422B"/>
    <w:rsid w:val="00C650CD"/>
    <w:rsid w:val="00C6549D"/>
    <w:rsid w:val="00C65593"/>
    <w:rsid w:val="00C65704"/>
    <w:rsid w:val="00C66983"/>
    <w:rsid w:val="00C6719D"/>
    <w:rsid w:val="00C671A2"/>
    <w:rsid w:val="00C671D1"/>
    <w:rsid w:val="00C67398"/>
    <w:rsid w:val="00C67E24"/>
    <w:rsid w:val="00C7153A"/>
    <w:rsid w:val="00C71DDF"/>
    <w:rsid w:val="00C728CF"/>
    <w:rsid w:val="00C72B53"/>
    <w:rsid w:val="00C72C85"/>
    <w:rsid w:val="00C7349F"/>
    <w:rsid w:val="00C734AB"/>
    <w:rsid w:val="00C73783"/>
    <w:rsid w:val="00C73DE1"/>
    <w:rsid w:val="00C7402F"/>
    <w:rsid w:val="00C7410F"/>
    <w:rsid w:val="00C742B7"/>
    <w:rsid w:val="00C74665"/>
    <w:rsid w:val="00C748E1"/>
    <w:rsid w:val="00C74CC3"/>
    <w:rsid w:val="00C74D74"/>
    <w:rsid w:val="00C75117"/>
    <w:rsid w:val="00C752DD"/>
    <w:rsid w:val="00C75DE8"/>
    <w:rsid w:val="00C75F9A"/>
    <w:rsid w:val="00C76159"/>
    <w:rsid w:val="00C768DB"/>
    <w:rsid w:val="00C7692F"/>
    <w:rsid w:val="00C76F73"/>
    <w:rsid w:val="00C7703D"/>
    <w:rsid w:val="00C771E3"/>
    <w:rsid w:val="00C7779A"/>
    <w:rsid w:val="00C77DA6"/>
    <w:rsid w:val="00C8100C"/>
    <w:rsid w:val="00C81CC2"/>
    <w:rsid w:val="00C81F02"/>
    <w:rsid w:val="00C82165"/>
    <w:rsid w:val="00C82B96"/>
    <w:rsid w:val="00C82F20"/>
    <w:rsid w:val="00C83012"/>
    <w:rsid w:val="00C831FB"/>
    <w:rsid w:val="00C835F1"/>
    <w:rsid w:val="00C836C4"/>
    <w:rsid w:val="00C841B8"/>
    <w:rsid w:val="00C85330"/>
    <w:rsid w:val="00C853E5"/>
    <w:rsid w:val="00C85809"/>
    <w:rsid w:val="00C858D3"/>
    <w:rsid w:val="00C85BEE"/>
    <w:rsid w:val="00C870BB"/>
    <w:rsid w:val="00C8727F"/>
    <w:rsid w:val="00C908DD"/>
    <w:rsid w:val="00C90988"/>
    <w:rsid w:val="00C917EB"/>
    <w:rsid w:val="00C91A61"/>
    <w:rsid w:val="00C91A99"/>
    <w:rsid w:val="00C91E62"/>
    <w:rsid w:val="00C920BF"/>
    <w:rsid w:val="00C922F7"/>
    <w:rsid w:val="00C9280D"/>
    <w:rsid w:val="00C92A05"/>
    <w:rsid w:val="00C92F31"/>
    <w:rsid w:val="00C92F70"/>
    <w:rsid w:val="00C937EE"/>
    <w:rsid w:val="00C93BA6"/>
    <w:rsid w:val="00C93BC3"/>
    <w:rsid w:val="00C94227"/>
    <w:rsid w:val="00C94713"/>
    <w:rsid w:val="00C95738"/>
    <w:rsid w:val="00C9580B"/>
    <w:rsid w:val="00C96107"/>
    <w:rsid w:val="00C96625"/>
    <w:rsid w:val="00C96F05"/>
    <w:rsid w:val="00C97706"/>
    <w:rsid w:val="00C979EE"/>
    <w:rsid w:val="00C97D99"/>
    <w:rsid w:val="00C97EF7"/>
    <w:rsid w:val="00CA0105"/>
    <w:rsid w:val="00CA040F"/>
    <w:rsid w:val="00CA066D"/>
    <w:rsid w:val="00CA0D58"/>
    <w:rsid w:val="00CA0D73"/>
    <w:rsid w:val="00CA0E3E"/>
    <w:rsid w:val="00CA128E"/>
    <w:rsid w:val="00CA1FA1"/>
    <w:rsid w:val="00CA3429"/>
    <w:rsid w:val="00CA388C"/>
    <w:rsid w:val="00CA39DB"/>
    <w:rsid w:val="00CA3A1B"/>
    <w:rsid w:val="00CA3B23"/>
    <w:rsid w:val="00CA3F83"/>
    <w:rsid w:val="00CA40DB"/>
    <w:rsid w:val="00CA43A6"/>
    <w:rsid w:val="00CA4B06"/>
    <w:rsid w:val="00CA529C"/>
    <w:rsid w:val="00CA600D"/>
    <w:rsid w:val="00CA6BCE"/>
    <w:rsid w:val="00CA6E29"/>
    <w:rsid w:val="00CA6EDE"/>
    <w:rsid w:val="00CA72DE"/>
    <w:rsid w:val="00CA73A6"/>
    <w:rsid w:val="00CA7582"/>
    <w:rsid w:val="00CA7BCC"/>
    <w:rsid w:val="00CB0284"/>
    <w:rsid w:val="00CB02E0"/>
    <w:rsid w:val="00CB03EB"/>
    <w:rsid w:val="00CB1286"/>
    <w:rsid w:val="00CB14CB"/>
    <w:rsid w:val="00CB17AB"/>
    <w:rsid w:val="00CB1E2F"/>
    <w:rsid w:val="00CB23F7"/>
    <w:rsid w:val="00CB25B8"/>
    <w:rsid w:val="00CB2C6D"/>
    <w:rsid w:val="00CB2C72"/>
    <w:rsid w:val="00CB2F15"/>
    <w:rsid w:val="00CB306B"/>
    <w:rsid w:val="00CB332B"/>
    <w:rsid w:val="00CB3EF5"/>
    <w:rsid w:val="00CB51C3"/>
    <w:rsid w:val="00CB52BE"/>
    <w:rsid w:val="00CB5947"/>
    <w:rsid w:val="00CB59F8"/>
    <w:rsid w:val="00CB5D66"/>
    <w:rsid w:val="00CB6809"/>
    <w:rsid w:val="00CB69B6"/>
    <w:rsid w:val="00CB6A6F"/>
    <w:rsid w:val="00CB721D"/>
    <w:rsid w:val="00CB72BB"/>
    <w:rsid w:val="00CB7447"/>
    <w:rsid w:val="00CB763E"/>
    <w:rsid w:val="00CB7AC6"/>
    <w:rsid w:val="00CB7EFE"/>
    <w:rsid w:val="00CC0D83"/>
    <w:rsid w:val="00CC0E48"/>
    <w:rsid w:val="00CC163B"/>
    <w:rsid w:val="00CC252E"/>
    <w:rsid w:val="00CC2FED"/>
    <w:rsid w:val="00CC3811"/>
    <w:rsid w:val="00CC45E8"/>
    <w:rsid w:val="00CC4664"/>
    <w:rsid w:val="00CC4B91"/>
    <w:rsid w:val="00CC502B"/>
    <w:rsid w:val="00CC6604"/>
    <w:rsid w:val="00CC6633"/>
    <w:rsid w:val="00CC6D90"/>
    <w:rsid w:val="00CC7508"/>
    <w:rsid w:val="00CC7573"/>
    <w:rsid w:val="00CC76DB"/>
    <w:rsid w:val="00CC76F8"/>
    <w:rsid w:val="00CC776E"/>
    <w:rsid w:val="00CC796A"/>
    <w:rsid w:val="00CD0FE3"/>
    <w:rsid w:val="00CD135B"/>
    <w:rsid w:val="00CD16DA"/>
    <w:rsid w:val="00CD219F"/>
    <w:rsid w:val="00CD2C51"/>
    <w:rsid w:val="00CD2CF4"/>
    <w:rsid w:val="00CD2FCE"/>
    <w:rsid w:val="00CD479A"/>
    <w:rsid w:val="00CD488C"/>
    <w:rsid w:val="00CD4D40"/>
    <w:rsid w:val="00CD54A5"/>
    <w:rsid w:val="00CD57A2"/>
    <w:rsid w:val="00CD6C61"/>
    <w:rsid w:val="00CD749D"/>
    <w:rsid w:val="00CD7842"/>
    <w:rsid w:val="00CD7E2D"/>
    <w:rsid w:val="00CE070E"/>
    <w:rsid w:val="00CE07B0"/>
    <w:rsid w:val="00CE121E"/>
    <w:rsid w:val="00CE16B5"/>
    <w:rsid w:val="00CE174E"/>
    <w:rsid w:val="00CE1A52"/>
    <w:rsid w:val="00CE1A99"/>
    <w:rsid w:val="00CE1E6E"/>
    <w:rsid w:val="00CE1E77"/>
    <w:rsid w:val="00CE1E8D"/>
    <w:rsid w:val="00CE1FA4"/>
    <w:rsid w:val="00CE250F"/>
    <w:rsid w:val="00CE27A2"/>
    <w:rsid w:val="00CE2863"/>
    <w:rsid w:val="00CE3574"/>
    <w:rsid w:val="00CE3999"/>
    <w:rsid w:val="00CE3A3A"/>
    <w:rsid w:val="00CE408B"/>
    <w:rsid w:val="00CE41E7"/>
    <w:rsid w:val="00CE42C0"/>
    <w:rsid w:val="00CE4EB3"/>
    <w:rsid w:val="00CE57A3"/>
    <w:rsid w:val="00CE57F1"/>
    <w:rsid w:val="00CE591D"/>
    <w:rsid w:val="00CE59C9"/>
    <w:rsid w:val="00CE5FC9"/>
    <w:rsid w:val="00CE606C"/>
    <w:rsid w:val="00CE619A"/>
    <w:rsid w:val="00CE68EB"/>
    <w:rsid w:val="00CE72C2"/>
    <w:rsid w:val="00CE7568"/>
    <w:rsid w:val="00CE7741"/>
    <w:rsid w:val="00CE77FA"/>
    <w:rsid w:val="00CE7ABC"/>
    <w:rsid w:val="00CE7BA8"/>
    <w:rsid w:val="00CF0913"/>
    <w:rsid w:val="00CF0F73"/>
    <w:rsid w:val="00CF1662"/>
    <w:rsid w:val="00CF16BA"/>
    <w:rsid w:val="00CF1B70"/>
    <w:rsid w:val="00CF2055"/>
    <w:rsid w:val="00CF20C2"/>
    <w:rsid w:val="00CF33F0"/>
    <w:rsid w:val="00CF37A6"/>
    <w:rsid w:val="00CF3ABA"/>
    <w:rsid w:val="00CF3C42"/>
    <w:rsid w:val="00CF3D20"/>
    <w:rsid w:val="00CF42B5"/>
    <w:rsid w:val="00CF42BE"/>
    <w:rsid w:val="00CF43CB"/>
    <w:rsid w:val="00CF44EC"/>
    <w:rsid w:val="00CF5039"/>
    <w:rsid w:val="00CF537D"/>
    <w:rsid w:val="00CF5C1A"/>
    <w:rsid w:val="00CF5C62"/>
    <w:rsid w:val="00CF6093"/>
    <w:rsid w:val="00CF60D0"/>
    <w:rsid w:val="00CF60D7"/>
    <w:rsid w:val="00CF646C"/>
    <w:rsid w:val="00CF696A"/>
    <w:rsid w:val="00CF6B4D"/>
    <w:rsid w:val="00CF7847"/>
    <w:rsid w:val="00CF78C7"/>
    <w:rsid w:val="00D00F57"/>
    <w:rsid w:val="00D01C57"/>
    <w:rsid w:val="00D01C9F"/>
    <w:rsid w:val="00D01E5B"/>
    <w:rsid w:val="00D02388"/>
    <w:rsid w:val="00D0317E"/>
    <w:rsid w:val="00D03626"/>
    <w:rsid w:val="00D03D19"/>
    <w:rsid w:val="00D03E91"/>
    <w:rsid w:val="00D04114"/>
    <w:rsid w:val="00D04414"/>
    <w:rsid w:val="00D04B2A"/>
    <w:rsid w:val="00D04F33"/>
    <w:rsid w:val="00D054DB"/>
    <w:rsid w:val="00D058A2"/>
    <w:rsid w:val="00D05954"/>
    <w:rsid w:val="00D05FD9"/>
    <w:rsid w:val="00D062FA"/>
    <w:rsid w:val="00D064E8"/>
    <w:rsid w:val="00D0682F"/>
    <w:rsid w:val="00D06AD7"/>
    <w:rsid w:val="00D07263"/>
    <w:rsid w:val="00D073A2"/>
    <w:rsid w:val="00D0779A"/>
    <w:rsid w:val="00D07A62"/>
    <w:rsid w:val="00D07B48"/>
    <w:rsid w:val="00D07FB1"/>
    <w:rsid w:val="00D10116"/>
    <w:rsid w:val="00D10357"/>
    <w:rsid w:val="00D10A33"/>
    <w:rsid w:val="00D10D5F"/>
    <w:rsid w:val="00D10F44"/>
    <w:rsid w:val="00D1109B"/>
    <w:rsid w:val="00D1119A"/>
    <w:rsid w:val="00D11AC7"/>
    <w:rsid w:val="00D11E05"/>
    <w:rsid w:val="00D12346"/>
    <w:rsid w:val="00D125C9"/>
    <w:rsid w:val="00D12657"/>
    <w:rsid w:val="00D12702"/>
    <w:rsid w:val="00D133F4"/>
    <w:rsid w:val="00D13F1D"/>
    <w:rsid w:val="00D150A3"/>
    <w:rsid w:val="00D15152"/>
    <w:rsid w:val="00D152EC"/>
    <w:rsid w:val="00D15434"/>
    <w:rsid w:val="00D15712"/>
    <w:rsid w:val="00D15D0B"/>
    <w:rsid w:val="00D160ED"/>
    <w:rsid w:val="00D1621D"/>
    <w:rsid w:val="00D16728"/>
    <w:rsid w:val="00D16A4D"/>
    <w:rsid w:val="00D16D30"/>
    <w:rsid w:val="00D16FCE"/>
    <w:rsid w:val="00D17446"/>
    <w:rsid w:val="00D207AC"/>
    <w:rsid w:val="00D20D82"/>
    <w:rsid w:val="00D20E44"/>
    <w:rsid w:val="00D20EFE"/>
    <w:rsid w:val="00D20F35"/>
    <w:rsid w:val="00D21070"/>
    <w:rsid w:val="00D217E6"/>
    <w:rsid w:val="00D21B70"/>
    <w:rsid w:val="00D2258E"/>
    <w:rsid w:val="00D22633"/>
    <w:rsid w:val="00D2290D"/>
    <w:rsid w:val="00D2297E"/>
    <w:rsid w:val="00D22A34"/>
    <w:rsid w:val="00D22F28"/>
    <w:rsid w:val="00D237F7"/>
    <w:rsid w:val="00D23BE4"/>
    <w:rsid w:val="00D23D58"/>
    <w:rsid w:val="00D23F49"/>
    <w:rsid w:val="00D23FB2"/>
    <w:rsid w:val="00D240E5"/>
    <w:rsid w:val="00D2446C"/>
    <w:rsid w:val="00D24833"/>
    <w:rsid w:val="00D24C4C"/>
    <w:rsid w:val="00D24D31"/>
    <w:rsid w:val="00D24D6E"/>
    <w:rsid w:val="00D24EB4"/>
    <w:rsid w:val="00D264CF"/>
    <w:rsid w:val="00D264F6"/>
    <w:rsid w:val="00D267E4"/>
    <w:rsid w:val="00D26D71"/>
    <w:rsid w:val="00D26E1B"/>
    <w:rsid w:val="00D26EAB"/>
    <w:rsid w:val="00D275B6"/>
    <w:rsid w:val="00D27A3E"/>
    <w:rsid w:val="00D3029E"/>
    <w:rsid w:val="00D3086A"/>
    <w:rsid w:val="00D30CF1"/>
    <w:rsid w:val="00D30D8F"/>
    <w:rsid w:val="00D322AC"/>
    <w:rsid w:val="00D325DC"/>
    <w:rsid w:val="00D32B65"/>
    <w:rsid w:val="00D33066"/>
    <w:rsid w:val="00D330F1"/>
    <w:rsid w:val="00D3332D"/>
    <w:rsid w:val="00D3392A"/>
    <w:rsid w:val="00D33DF1"/>
    <w:rsid w:val="00D348F4"/>
    <w:rsid w:val="00D34943"/>
    <w:rsid w:val="00D3522B"/>
    <w:rsid w:val="00D352E8"/>
    <w:rsid w:val="00D3531E"/>
    <w:rsid w:val="00D354D5"/>
    <w:rsid w:val="00D35EB3"/>
    <w:rsid w:val="00D36E65"/>
    <w:rsid w:val="00D36EA2"/>
    <w:rsid w:val="00D36F16"/>
    <w:rsid w:val="00D3736F"/>
    <w:rsid w:val="00D37694"/>
    <w:rsid w:val="00D37F9E"/>
    <w:rsid w:val="00D40440"/>
    <w:rsid w:val="00D406F7"/>
    <w:rsid w:val="00D40747"/>
    <w:rsid w:val="00D40C4E"/>
    <w:rsid w:val="00D4105C"/>
    <w:rsid w:val="00D415F9"/>
    <w:rsid w:val="00D41C48"/>
    <w:rsid w:val="00D41D0E"/>
    <w:rsid w:val="00D41FE4"/>
    <w:rsid w:val="00D428EF"/>
    <w:rsid w:val="00D43713"/>
    <w:rsid w:val="00D43E04"/>
    <w:rsid w:val="00D44A2B"/>
    <w:rsid w:val="00D45171"/>
    <w:rsid w:val="00D4564A"/>
    <w:rsid w:val="00D458C8"/>
    <w:rsid w:val="00D45A93"/>
    <w:rsid w:val="00D45D40"/>
    <w:rsid w:val="00D45FFC"/>
    <w:rsid w:val="00D462A9"/>
    <w:rsid w:val="00D46764"/>
    <w:rsid w:val="00D467DB"/>
    <w:rsid w:val="00D46CF2"/>
    <w:rsid w:val="00D47B40"/>
    <w:rsid w:val="00D47D22"/>
    <w:rsid w:val="00D50DB0"/>
    <w:rsid w:val="00D514D4"/>
    <w:rsid w:val="00D51D7A"/>
    <w:rsid w:val="00D522A4"/>
    <w:rsid w:val="00D522E2"/>
    <w:rsid w:val="00D5252B"/>
    <w:rsid w:val="00D5268D"/>
    <w:rsid w:val="00D52C8D"/>
    <w:rsid w:val="00D5385F"/>
    <w:rsid w:val="00D53DB4"/>
    <w:rsid w:val="00D5455C"/>
    <w:rsid w:val="00D54B2B"/>
    <w:rsid w:val="00D54C9E"/>
    <w:rsid w:val="00D55CD9"/>
    <w:rsid w:val="00D56A84"/>
    <w:rsid w:val="00D56E4D"/>
    <w:rsid w:val="00D5736C"/>
    <w:rsid w:val="00D5740B"/>
    <w:rsid w:val="00D57AD0"/>
    <w:rsid w:val="00D57C26"/>
    <w:rsid w:val="00D57CA9"/>
    <w:rsid w:val="00D57D1D"/>
    <w:rsid w:val="00D57F58"/>
    <w:rsid w:val="00D607FE"/>
    <w:rsid w:val="00D6095C"/>
    <w:rsid w:val="00D60960"/>
    <w:rsid w:val="00D60B75"/>
    <w:rsid w:val="00D60C07"/>
    <w:rsid w:val="00D613D6"/>
    <w:rsid w:val="00D613DE"/>
    <w:rsid w:val="00D61FB5"/>
    <w:rsid w:val="00D62B57"/>
    <w:rsid w:val="00D6326B"/>
    <w:rsid w:val="00D63F78"/>
    <w:rsid w:val="00D64126"/>
    <w:rsid w:val="00D6417A"/>
    <w:rsid w:val="00D64280"/>
    <w:rsid w:val="00D64919"/>
    <w:rsid w:val="00D65870"/>
    <w:rsid w:val="00D65962"/>
    <w:rsid w:val="00D65E4C"/>
    <w:rsid w:val="00D66FE4"/>
    <w:rsid w:val="00D6754D"/>
    <w:rsid w:val="00D67D49"/>
    <w:rsid w:val="00D70103"/>
    <w:rsid w:val="00D70554"/>
    <w:rsid w:val="00D70B36"/>
    <w:rsid w:val="00D70D75"/>
    <w:rsid w:val="00D70EC3"/>
    <w:rsid w:val="00D71181"/>
    <w:rsid w:val="00D71465"/>
    <w:rsid w:val="00D71777"/>
    <w:rsid w:val="00D71E78"/>
    <w:rsid w:val="00D72920"/>
    <w:rsid w:val="00D72AE9"/>
    <w:rsid w:val="00D72DD5"/>
    <w:rsid w:val="00D72FDB"/>
    <w:rsid w:val="00D73060"/>
    <w:rsid w:val="00D73069"/>
    <w:rsid w:val="00D73138"/>
    <w:rsid w:val="00D733A9"/>
    <w:rsid w:val="00D73754"/>
    <w:rsid w:val="00D73CA8"/>
    <w:rsid w:val="00D7441E"/>
    <w:rsid w:val="00D74F0D"/>
    <w:rsid w:val="00D754CF"/>
    <w:rsid w:val="00D76CFE"/>
    <w:rsid w:val="00D8005A"/>
    <w:rsid w:val="00D800D7"/>
    <w:rsid w:val="00D80173"/>
    <w:rsid w:val="00D80B25"/>
    <w:rsid w:val="00D80F03"/>
    <w:rsid w:val="00D8161C"/>
    <w:rsid w:val="00D817E2"/>
    <w:rsid w:val="00D819D8"/>
    <w:rsid w:val="00D82463"/>
    <w:rsid w:val="00D82A22"/>
    <w:rsid w:val="00D83200"/>
    <w:rsid w:val="00D83318"/>
    <w:rsid w:val="00D83321"/>
    <w:rsid w:val="00D83ECA"/>
    <w:rsid w:val="00D84169"/>
    <w:rsid w:val="00D842CB"/>
    <w:rsid w:val="00D84D65"/>
    <w:rsid w:val="00D84ED1"/>
    <w:rsid w:val="00D85078"/>
    <w:rsid w:val="00D85482"/>
    <w:rsid w:val="00D856E2"/>
    <w:rsid w:val="00D85B90"/>
    <w:rsid w:val="00D85D0E"/>
    <w:rsid w:val="00D85E22"/>
    <w:rsid w:val="00D8614C"/>
    <w:rsid w:val="00D8694A"/>
    <w:rsid w:val="00D86FA3"/>
    <w:rsid w:val="00D86FD6"/>
    <w:rsid w:val="00D8738B"/>
    <w:rsid w:val="00D87A9A"/>
    <w:rsid w:val="00D87CA9"/>
    <w:rsid w:val="00D9001A"/>
    <w:rsid w:val="00D900D4"/>
    <w:rsid w:val="00D91103"/>
    <w:rsid w:val="00D91766"/>
    <w:rsid w:val="00D92E86"/>
    <w:rsid w:val="00D939BB"/>
    <w:rsid w:val="00D93CA7"/>
    <w:rsid w:val="00D94A46"/>
    <w:rsid w:val="00D954C9"/>
    <w:rsid w:val="00D95516"/>
    <w:rsid w:val="00D95966"/>
    <w:rsid w:val="00D9651B"/>
    <w:rsid w:val="00DA06EB"/>
    <w:rsid w:val="00DA0865"/>
    <w:rsid w:val="00DA08CD"/>
    <w:rsid w:val="00DA0D40"/>
    <w:rsid w:val="00DA13CC"/>
    <w:rsid w:val="00DA17A8"/>
    <w:rsid w:val="00DA1AE7"/>
    <w:rsid w:val="00DA1D9E"/>
    <w:rsid w:val="00DA285D"/>
    <w:rsid w:val="00DA2C21"/>
    <w:rsid w:val="00DA37A1"/>
    <w:rsid w:val="00DA37F6"/>
    <w:rsid w:val="00DA3AC5"/>
    <w:rsid w:val="00DA3F66"/>
    <w:rsid w:val="00DA4C2C"/>
    <w:rsid w:val="00DA4F90"/>
    <w:rsid w:val="00DA598B"/>
    <w:rsid w:val="00DA5E76"/>
    <w:rsid w:val="00DA6B6D"/>
    <w:rsid w:val="00DA71DC"/>
    <w:rsid w:val="00DA77B6"/>
    <w:rsid w:val="00DA7E43"/>
    <w:rsid w:val="00DB067B"/>
    <w:rsid w:val="00DB082D"/>
    <w:rsid w:val="00DB183E"/>
    <w:rsid w:val="00DB2380"/>
    <w:rsid w:val="00DB25DC"/>
    <w:rsid w:val="00DB2CA9"/>
    <w:rsid w:val="00DB342D"/>
    <w:rsid w:val="00DB41B4"/>
    <w:rsid w:val="00DB47A0"/>
    <w:rsid w:val="00DB47D0"/>
    <w:rsid w:val="00DB50EE"/>
    <w:rsid w:val="00DB519B"/>
    <w:rsid w:val="00DB5314"/>
    <w:rsid w:val="00DB54BF"/>
    <w:rsid w:val="00DB560F"/>
    <w:rsid w:val="00DB5904"/>
    <w:rsid w:val="00DB5EC7"/>
    <w:rsid w:val="00DB5FC8"/>
    <w:rsid w:val="00DB62DC"/>
    <w:rsid w:val="00DB660C"/>
    <w:rsid w:val="00DB6AE3"/>
    <w:rsid w:val="00DB7023"/>
    <w:rsid w:val="00DB7047"/>
    <w:rsid w:val="00DB7414"/>
    <w:rsid w:val="00DC00DA"/>
    <w:rsid w:val="00DC0155"/>
    <w:rsid w:val="00DC0660"/>
    <w:rsid w:val="00DC0815"/>
    <w:rsid w:val="00DC0D7F"/>
    <w:rsid w:val="00DC1550"/>
    <w:rsid w:val="00DC1B79"/>
    <w:rsid w:val="00DC20D7"/>
    <w:rsid w:val="00DC20F5"/>
    <w:rsid w:val="00DC22F9"/>
    <w:rsid w:val="00DC2680"/>
    <w:rsid w:val="00DC2F12"/>
    <w:rsid w:val="00DC347C"/>
    <w:rsid w:val="00DC3795"/>
    <w:rsid w:val="00DC3F11"/>
    <w:rsid w:val="00DC4149"/>
    <w:rsid w:val="00DC488A"/>
    <w:rsid w:val="00DC5008"/>
    <w:rsid w:val="00DC521C"/>
    <w:rsid w:val="00DC5343"/>
    <w:rsid w:val="00DC6482"/>
    <w:rsid w:val="00DC6914"/>
    <w:rsid w:val="00DC7A63"/>
    <w:rsid w:val="00DC7C39"/>
    <w:rsid w:val="00DC7E66"/>
    <w:rsid w:val="00DD13A6"/>
    <w:rsid w:val="00DD19DE"/>
    <w:rsid w:val="00DD1E73"/>
    <w:rsid w:val="00DD20FE"/>
    <w:rsid w:val="00DD2289"/>
    <w:rsid w:val="00DD2492"/>
    <w:rsid w:val="00DD25A4"/>
    <w:rsid w:val="00DD2B65"/>
    <w:rsid w:val="00DD315A"/>
    <w:rsid w:val="00DD3C67"/>
    <w:rsid w:val="00DD4248"/>
    <w:rsid w:val="00DD42FC"/>
    <w:rsid w:val="00DD69CB"/>
    <w:rsid w:val="00DD6AC0"/>
    <w:rsid w:val="00DD6BE8"/>
    <w:rsid w:val="00DD6CE2"/>
    <w:rsid w:val="00DD6D12"/>
    <w:rsid w:val="00DD783F"/>
    <w:rsid w:val="00DD78F9"/>
    <w:rsid w:val="00DD7AED"/>
    <w:rsid w:val="00DE1182"/>
    <w:rsid w:val="00DE162E"/>
    <w:rsid w:val="00DE1C92"/>
    <w:rsid w:val="00DE29B4"/>
    <w:rsid w:val="00DE2B1D"/>
    <w:rsid w:val="00DE2DD1"/>
    <w:rsid w:val="00DE3048"/>
    <w:rsid w:val="00DE36E2"/>
    <w:rsid w:val="00DE5490"/>
    <w:rsid w:val="00DE616B"/>
    <w:rsid w:val="00DE6837"/>
    <w:rsid w:val="00DE6D63"/>
    <w:rsid w:val="00DE7293"/>
    <w:rsid w:val="00DE7710"/>
    <w:rsid w:val="00DE7DF5"/>
    <w:rsid w:val="00DF0360"/>
    <w:rsid w:val="00DF0929"/>
    <w:rsid w:val="00DF1241"/>
    <w:rsid w:val="00DF17D3"/>
    <w:rsid w:val="00DF1CF1"/>
    <w:rsid w:val="00DF261C"/>
    <w:rsid w:val="00DF28AD"/>
    <w:rsid w:val="00DF2C77"/>
    <w:rsid w:val="00DF32A7"/>
    <w:rsid w:val="00DF345B"/>
    <w:rsid w:val="00DF37E8"/>
    <w:rsid w:val="00DF4D2D"/>
    <w:rsid w:val="00DF4E95"/>
    <w:rsid w:val="00DF52B1"/>
    <w:rsid w:val="00DF6555"/>
    <w:rsid w:val="00DF69D4"/>
    <w:rsid w:val="00DF6B25"/>
    <w:rsid w:val="00DF7EB3"/>
    <w:rsid w:val="00E004C6"/>
    <w:rsid w:val="00E0072E"/>
    <w:rsid w:val="00E0171C"/>
    <w:rsid w:val="00E022C7"/>
    <w:rsid w:val="00E023D8"/>
    <w:rsid w:val="00E029D7"/>
    <w:rsid w:val="00E032D5"/>
    <w:rsid w:val="00E032E8"/>
    <w:rsid w:val="00E03481"/>
    <w:rsid w:val="00E03CD6"/>
    <w:rsid w:val="00E0539A"/>
    <w:rsid w:val="00E05942"/>
    <w:rsid w:val="00E05E37"/>
    <w:rsid w:val="00E06199"/>
    <w:rsid w:val="00E0662F"/>
    <w:rsid w:val="00E069A1"/>
    <w:rsid w:val="00E07339"/>
    <w:rsid w:val="00E074E1"/>
    <w:rsid w:val="00E07873"/>
    <w:rsid w:val="00E07997"/>
    <w:rsid w:val="00E07C13"/>
    <w:rsid w:val="00E10C23"/>
    <w:rsid w:val="00E112B7"/>
    <w:rsid w:val="00E115A0"/>
    <w:rsid w:val="00E1199B"/>
    <w:rsid w:val="00E11E9C"/>
    <w:rsid w:val="00E1269B"/>
    <w:rsid w:val="00E12A8D"/>
    <w:rsid w:val="00E13D81"/>
    <w:rsid w:val="00E13F67"/>
    <w:rsid w:val="00E149DB"/>
    <w:rsid w:val="00E14E79"/>
    <w:rsid w:val="00E150B5"/>
    <w:rsid w:val="00E151A7"/>
    <w:rsid w:val="00E151F0"/>
    <w:rsid w:val="00E1582F"/>
    <w:rsid w:val="00E15859"/>
    <w:rsid w:val="00E15D5B"/>
    <w:rsid w:val="00E16344"/>
    <w:rsid w:val="00E16A1B"/>
    <w:rsid w:val="00E16CFD"/>
    <w:rsid w:val="00E16DCA"/>
    <w:rsid w:val="00E17042"/>
    <w:rsid w:val="00E175BC"/>
    <w:rsid w:val="00E17A87"/>
    <w:rsid w:val="00E200FC"/>
    <w:rsid w:val="00E20A11"/>
    <w:rsid w:val="00E212F8"/>
    <w:rsid w:val="00E2178F"/>
    <w:rsid w:val="00E21A02"/>
    <w:rsid w:val="00E22352"/>
    <w:rsid w:val="00E2241E"/>
    <w:rsid w:val="00E2287D"/>
    <w:rsid w:val="00E229F1"/>
    <w:rsid w:val="00E2325E"/>
    <w:rsid w:val="00E237CA"/>
    <w:rsid w:val="00E23B85"/>
    <w:rsid w:val="00E249FB"/>
    <w:rsid w:val="00E260D8"/>
    <w:rsid w:val="00E26208"/>
    <w:rsid w:val="00E26EBE"/>
    <w:rsid w:val="00E26EEF"/>
    <w:rsid w:val="00E27391"/>
    <w:rsid w:val="00E273DB"/>
    <w:rsid w:val="00E27C09"/>
    <w:rsid w:val="00E27F24"/>
    <w:rsid w:val="00E300BE"/>
    <w:rsid w:val="00E303E0"/>
    <w:rsid w:val="00E30B40"/>
    <w:rsid w:val="00E31121"/>
    <w:rsid w:val="00E31885"/>
    <w:rsid w:val="00E329F2"/>
    <w:rsid w:val="00E33186"/>
    <w:rsid w:val="00E3320C"/>
    <w:rsid w:val="00E33426"/>
    <w:rsid w:val="00E33548"/>
    <w:rsid w:val="00E33BB1"/>
    <w:rsid w:val="00E344F0"/>
    <w:rsid w:val="00E34567"/>
    <w:rsid w:val="00E355E5"/>
    <w:rsid w:val="00E35AE4"/>
    <w:rsid w:val="00E3612E"/>
    <w:rsid w:val="00E36603"/>
    <w:rsid w:val="00E369AF"/>
    <w:rsid w:val="00E36F4A"/>
    <w:rsid w:val="00E3715C"/>
    <w:rsid w:val="00E372FF"/>
    <w:rsid w:val="00E3769A"/>
    <w:rsid w:val="00E377D5"/>
    <w:rsid w:val="00E37B82"/>
    <w:rsid w:val="00E37EC6"/>
    <w:rsid w:val="00E4006F"/>
    <w:rsid w:val="00E405E7"/>
    <w:rsid w:val="00E41006"/>
    <w:rsid w:val="00E4158B"/>
    <w:rsid w:val="00E4174F"/>
    <w:rsid w:val="00E41C26"/>
    <w:rsid w:val="00E4277C"/>
    <w:rsid w:val="00E42A1C"/>
    <w:rsid w:val="00E43821"/>
    <w:rsid w:val="00E43A08"/>
    <w:rsid w:val="00E43F0E"/>
    <w:rsid w:val="00E4413B"/>
    <w:rsid w:val="00E44E60"/>
    <w:rsid w:val="00E45357"/>
    <w:rsid w:val="00E45560"/>
    <w:rsid w:val="00E4590A"/>
    <w:rsid w:val="00E464D1"/>
    <w:rsid w:val="00E46B30"/>
    <w:rsid w:val="00E47051"/>
    <w:rsid w:val="00E4785D"/>
    <w:rsid w:val="00E47B59"/>
    <w:rsid w:val="00E50245"/>
    <w:rsid w:val="00E5029B"/>
    <w:rsid w:val="00E50C45"/>
    <w:rsid w:val="00E50E2A"/>
    <w:rsid w:val="00E50FD7"/>
    <w:rsid w:val="00E51A4B"/>
    <w:rsid w:val="00E52421"/>
    <w:rsid w:val="00E52874"/>
    <w:rsid w:val="00E52A83"/>
    <w:rsid w:val="00E52EFB"/>
    <w:rsid w:val="00E53013"/>
    <w:rsid w:val="00E53019"/>
    <w:rsid w:val="00E5398D"/>
    <w:rsid w:val="00E539D7"/>
    <w:rsid w:val="00E53C22"/>
    <w:rsid w:val="00E547BB"/>
    <w:rsid w:val="00E55AD4"/>
    <w:rsid w:val="00E55CB1"/>
    <w:rsid w:val="00E55DC8"/>
    <w:rsid w:val="00E55E7A"/>
    <w:rsid w:val="00E55EB6"/>
    <w:rsid w:val="00E56716"/>
    <w:rsid w:val="00E56B6B"/>
    <w:rsid w:val="00E56BA7"/>
    <w:rsid w:val="00E571D7"/>
    <w:rsid w:val="00E57227"/>
    <w:rsid w:val="00E572B7"/>
    <w:rsid w:val="00E578C1"/>
    <w:rsid w:val="00E61348"/>
    <w:rsid w:val="00E6138A"/>
    <w:rsid w:val="00E61BED"/>
    <w:rsid w:val="00E61C3B"/>
    <w:rsid w:val="00E61D2D"/>
    <w:rsid w:val="00E621DC"/>
    <w:rsid w:val="00E625FD"/>
    <w:rsid w:val="00E626A0"/>
    <w:rsid w:val="00E627A4"/>
    <w:rsid w:val="00E628EC"/>
    <w:rsid w:val="00E628EE"/>
    <w:rsid w:val="00E628FA"/>
    <w:rsid w:val="00E637D1"/>
    <w:rsid w:val="00E64183"/>
    <w:rsid w:val="00E643E5"/>
    <w:rsid w:val="00E643F9"/>
    <w:rsid w:val="00E64947"/>
    <w:rsid w:val="00E650EB"/>
    <w:rsid w:val="00E651D3"/>
    <w:rsid w:val="00E65396"/>
    <w:rsid w:val="00E653C1"/>
    <w:rsid w:val="00E65AD8"/>
    <w:rsid w:val="00E66193"/>
    <w:rsid w:val="00E66504"/>
    <w:rsid w:val="00E66A72"/>
    <w:rsid w:val="00E6B62A"/>
    <w:rsid w:val="00E7036B"/>
    <w:rsid w:val="00E70784"/>
    <w:rsid w:val="00E70CE3"/>
    <w:rsid w:val="00E71130"/>
    <w:rsid w:val="00E7128B"/>
    <w:rsid w:val="00E7145A"/>
    <w:rsid w:val="00E71EDF"/>
    <w:rsid w:val="00E7223E"/>
    <w:rsid w:val="00E72520"/>
    <w:rsid w:val="00E72B02"/>
    <w:rsid w:val="00E72B6C"/>
    <w:rsid w:val="00E72E1F"/>
    <w:rsid w:val="00E72E39"/>
    <w:rsid w:val="00E731F5"/>
    <w:rsid w:val="00E73D82"/>
    <w:rsid w:val="00E73F7D"/>
    <w:rsid w:val="00E744D1"/>
    <w:rsid w:val="00E75206"/>
    <w:rsid w:val="00E754E6"/>
    <w:rsid w:val="00E75932"/>
    <w:rsid w:val="00E75A32"/>
    <w:rsid w:val="00E75F77"/>
    <w:rsid w:val="00E76090"/>
    <w:rsid w:val="00E7754A"/>
    <w:rsid w:val="00E777FE"/>
    <w:rsid w:val="00E7799F"/>
    <w:rsid w:val="00E77A8E"/>
    <w:rsid w:val="00E77B08"/>
    <w:rsid w:val="00E80333"/>
    <w:rsid w:val="00E80A36"/>
    <w:rsid w:val="00E81095"/>
    <w:rsid w:val="00E811B3"/>
    <w:rsid w:val="00E81A65"/>
    <w:rsid w:val="00E81EEE"/>
    <w:rsid w:val="00E832EC"/>
    <w:rsid w:val="00E839BC"/>
    <w:rsid w:val="00E83B2F"/>
    <w:rsid w:val="00E83DF2"/>
    <w:rsid w:val="00E83FF4"/>
    <w:rsid w:val="00E842FA"/>
    <w:rsid w:val="00E84572"/>
    <w:rsid w:val="00E845FE"/>
    <w:rsid w:val="00E848E7"/>
    <w:rsid w:val="00E84DA3"/>
    <w:rsid w:val="00E84EF3"/>
    <w:rsid w:val="00E8505F"/>
    <w:rsid w:val="00E8518A"/>
    <w:rsid w:val="00E8548E"/>
    <w:rsid w:val="00E86294"/>
    <w:rsid w:val="00E86CA2"/>
    <w:rsid w:val="00E872B1"/>
    <w:rsid w:val="00E873E9"/>
    <w:rsid w:val="00E875BC"/>
    <w:rsid w:val="00E87BB7"/>
    <w:rsid w:val="00E901EB"/>
    <w:rsid w:val="00E90A1A"/>
    <w:rsid w:val="00E90A5D"/>
    <w:rsid w:val="00E913BF"/>
    <w:rsid w:val="00E91838"/>
    <w:rsid w:val="00E92233"/>
    <w:rsid w:val="00E923CF"/>
    <w:rsid w:val="00E924A6"/>
    <w:rsid w:val="00E92641"/>
    <w:rsid w:val="00E92D7E"/>
    <w:rsid w:val="00E93030"/>
    <w:rsid w:val="00E942FE"/>
    <w:rsid w:val="00E9484E"/>
    <w:rsid w:val="00E9580B"/>
    <w:rsid w:val="00E959CE"/>
    <w:rsid w:val="00E96EDD"/>
    <w:rsid w:val="00E97155"/>
    <w:rsid w:val="00E9725A"/>
    <w:rsid w:val="00E97EE0"/>
    <w:rsid w:val="00E97F46"/>
    <w:rsid w:val="00EA019B"/>
    <w:rsid w:val="00EA0336"/>
    <w:rsid w:val="00EA07A7"/>
    <w:rsid w:val="00EA1AF2"/>
    <w:rsid w:val="00EA219F"/>
    <w:rsid w:val="00EA245E"/>
    <w:rsid w:val="00EA25B0"/>
    <w:rsid w:val="00EA31B9"/>
    <w:rsid w:val="00EA323D"/>
    <w:rsid w:val="00EA45A0"/>
    <w:rsid w:val="00EA4FAE"/>
    <w:rsid w:val="00EA54BC"/>
    <w:rsid w:val="00EA5656"/>
    <w:rsid w:val="00EA57B2"/>
    <w:rsid w:val="00EA5A89"/>
    <w:rsid w:val="00EA6831"/>
    <w:rsid w:val="00EA6925"/>
    <w:rsid w:val="00EA6B3B"/>
    <w:rsid w:val="00EA76BF"/>
    <w:rsid w:val="00EB1E61"/>
    <w:rsid w:val="00EB1EB0"/>
    <w:rsid w:val="00EB231D"/>
    <w:rsid w:val="00EB28B8"/>
    <w:rsid w:val="00EB2A32"/>
    <w:rsid w:val="00EB2F21"/>
    <w:rsid w:val="00EB34B6"/>
    <w:rsid w:val="00EB41F7"/>
    <w:rsid w:val="00EB4781"/>
    <w:rsid w:val="00EB58CE"/>
    <w:rsid w:val="00EB5C23"/>
    <w:rsid w:val="00EB5E89"/>
    <w:rsid w:val="00EB60F1"/>
    <w:rsid w:val="00EB62A9"/>
    <w:rsid w:val="00EB6382"/>
    <w:rsid w:val="00EB797B"/>
    <w:rsid w:val="00EB7BE0"/>
    <w:rsid w:val="00EC00B6"/>
    <w:rsid w:val="00EC0A71"/>
    <w:rsid w:val="00EC0DF1"/>
    <w:rsid w:val="00EC1D82"/>
    <w:rsid w:val="00EC2972"/>
    <w:rsid w:val="00EC2B86"/>
    <w:rsid w:val="00EC2EFD"/>
    <w:rsid w:val="00EC3112"/>
    <w:rsid w:val="00EC327B"/>
    <w:rsid w:val="00EC3531"/>
    <w:rsid w:val="00EC385B"/>
    <w:rsid w:val="00EC3BED"/>
    <w:rsid w:val="00EC42A8"/>
    <w:rsid w:val="00EC4404"/>
    <w:rsid w:val="00EC48A1"/>
    <w:rsid w:val="00EC4B48"/>
    <w:rsid w:val="00EC5152"/>
    <w:rsid w:val="00EC532F"/>
    <w:rsid w:val="00EC5B2B"/>
    <w:rsid w:val="00EC5CE9"/>
    <w:rsid w:val="00EC6018"/>
    <w:rsid w:val="00EC614E"/>
    <w:rsid w:val="00EC6C1D"/>
    <w:rsid w:val="00EC715B"/>
    <w:rsid w:val="00EC725E"/>
    <w:rsid w:val="00EC75E8"/>
    <w:rsid w:val="00EC7C8D"/>
    <w:rsid w:val="00ED0700"/>
    <w:rsid w:val="00ED1840"/>
    <w:rsid w:val="00ED5781"/>
    <w:rsid w:val="00ED5B8C"/>
    <w:rsid w:val="00ED63FA"/>
    <w:rsid w:val="00ED679F"/>
    <w:rsid w:val="00ED68E9"/>
    <w:rsid w:val="00ED6A45"/>
    <w:rsid w:val="00EE0CC4"/>
    <w:rsid w:val="00EE0F44"/>
    <w:rsid w:val="00EE11CB"/>
    <w:rsid w:val="00EE12EF"/>
    <w:rsid w:val="00EE1586"/>
    <w:rsid w:val="00EE188D"/>
    <w:rsid w:val="00EE1E52"/>
    <w:rsid w:val="00EE2837"/>
    <w:rsid w:val="00EE3013"/>
    <w:rsid w:val="00EE318F"/>
    <w:rsid w:val="00EE31EC"/>
    <w:rsid w:val="00EE33E6"/>
    <w:rsid w:val="00EE3828"/>
    <w:rsid w:val="00EE3EB2"/>
    <w:rsid w:val="00EE40B9"/>
    <w:rsid w:val="00EE4394"/>
    <w:rsid w:val="00EE44F6"/>
    <w:rsid w:val="00EE4709"/>
    <w:rsid w:val="00EE47BC"/>
    <w:rsid w:val="00EE4C73"/>
    <w:rsid w:val="00EE4CE1"/>
    <w:rsid w:val="00EE58C4"/>
    <w:rsid w:val="00EE58ED"/>
    <w:rsid w:val="00EE62D2"/>
    <w:rsid w:val="00EE6518"/>
    <w:rsid w:val="00EE6ACA"/>
    <w:rsid w:val="00EE7E2C"/>
    <w:rsid w:val="00EF1011"/>
    <w:rsid w:val="00EF1490"/>
    <w:rsid w:val="00EF19DD"/>
    <w:rsid w:val="00EF43EB"/>
    <w:rsid w:val="00EF48D2"/>
    <w:rsid w:val="00EF4F93"/>
    <w:rsid w:val="00EF59FD"/>
    <w:rsid w:val="00EF7206"/>
    <w:rsid w:val="00EF766F"/>
    <w:rsid w:val="00EF7708"/>
    <w:rsid w:val="00F005ED"/>
    <w:rsid w:val="00F01A8A"/>
    <w:rsid w:val="00F02186"/>
    <w:rsid w:val="00F028E8"/>
    <w:rsid w:val="00F02A75"/>
    <w:rsid w:val="00F02CAD"/>
    <w:rsid w:val="00F02F3D"/>
    <w:rsid w:val="00F03D8A"/>
    <w:rsid w:val="00F03D91"/>
    <w:rsid w:val="00F04495"/>
    <w:rsid w:val="00F046D2"/>
    <w:rsid w:val="00F0495B"/>
    <w:rsid w:val="00F04BB1"/>
    <w:rsid w:val="00F04D21"/>
    <w:rsid w:val="00F04E22"/>
    <w:rsid w:val="00F05123"/>
    <w:rsid w:val="00F053F3"/>
    <w:rsid w:val="00F06638"/>
    <w:rsid w:val="00F06647"/>
    <w:rsid w:val="00F06A7A"/>
    <w:rsid w:val="00F06B3A"/>
    <w:rsid w:val="00F071E1"/>
    <w:rsid w:val="00F077D9"/>
    <w:rsid w:val="00F07F54"/>
    <w:rsid w:val="00F104C4"/>
    <w:rsid w:val="00F10893"/>
    <w:rsid w:val="00F10C78"/>
    <w:rsid w:val="00F114A1"/>
    <w:rsid w:val="00F11C7D"/>
    <w:rsid w:val="00F11E83"/>
    <w:rsid w:val="00F11FDA"/>
    <w:rsid w:val="00F12146"/>
    <w:rsid w:val="00F12657"/>
    <w:rsid w:val="00F12738"/>
    <w:rsid w:val="00F127BB"/>
    <w:rsid w:val="00F128AE"/>
    <w:rsid w:val="00F12A88"/>
    <w:rsid w:val="00F12DF3"/>
    <w:rsid w:val="00F12F64"/>
    <w:rsid w:val="00F12FAA"/>
    <w:rsid w:val="00F133B1"/>
    <w:rsid w:val="00F133BE"/>
    <w:rsid w:val="00F1420A"/>
    <w:rsid w:val="00F14458"/>
    <w:rsid w:val="00F149D0"/>
    <w:rsid w:val="00F14A9A"/>
    <w:rsid w:val="00F15165"/>
    <w:rsid w:val="00F16475"/>
    <w:rsid w:val="00F168BB"/>
    <w:rsid w:val="00F169D0"/>
    <w:rsid w:val="00F17305"/>
    <w:rsid w:val="00F17632"/>
    <w:rsid w:val="00F1767C"/>
    <w:rsid w:val="00F17895"/>
    <w:rsid w:val="00F2009D"/>
    <w:rsid w:val="00F203C6"/>
    <w:rsid w:val="00F20688"/>
    <w:rsid w:val="00F2072E"/>
    <w:rsid w:val="00F211A8"/>
    <w:rsid w:val="00F2124B"/>
    <w:rsid w:val="00F21E43"/>
    <w:rsid w:val="00F22AF0"/>
    <w:rsid w:val="00F22E3B"/>
    <w:rsid w:val="00F23AE0"/>
    <w:rsid w:val="00F247AF"/>
    <w:rsid w:val="00F259DB"/>
    <w:rsid w:val="00F265B8"/>
    <w:rsid w:val="00F26B46"/>
    <w:rsid w:val="00F26C36"/>
    <w:rsid w:val="00F26C4B"/>
    <w:rsid w:val="00F26DB5"/>
    <w:rsid w:val="00F27141"/>
    <w:rsid w:val="00F271F3"/>
    <w:rsid w:val="00F27430"/>
    <w:rsid w:val="00F301CF"/>
    <w:rsid w:val="00F302A3"/>
    <w:rsid w:val="00F302CB"/>
    <w:rsid w:val="00F306F7"/>
    <w:rsid w:val="00F30DD1"/>
    <w:rsid w:val="00F3104D"/>
    <w:rsid w:val="00F314A2"/>
    <w:rsid w:val="00F31913"/>
    <w:rsid w:val="00F31D85"/>
    <w:rsid w:val="00F325C0"/>
    <w:rsid w:val="00F33674"/>
    <w:rsid w:val="00F33EF9"/>
    <w:rsid w:val="00F33F34"/>
    <w:rsid w:val="00F3421C"/>
    <w:rsid w:val="00F34ABC"/>
    <w:rsid w:val="00F34FCD"/>
    <w:rsid w:val="00F3515B"/>
    <w:rsid w:val="00F35230"/>
    <w:rsid w:val="00F355E6"/>
    <w:rsid w:val="00F35C52"/>
    <w:rsid w:val="00F36534"/>
    <w:rsid w:val="00F36950"/>
    <w:rsid w:val="00F36E63"/>
    <w:rsid w:val="00F37F74"/>
    <w:rsid w:val="00F400FF"/>
    <w:rsid w:val="00F40C00"/>
    <w:rsid w:val="00F41050"/>
    <w:rsid w:val="00F413A0"/>
    <w:rsid w:val="00F41630"/>
    <w:rsid w:val="00F41B65"/>
    <w:rsid w:val="00F421D0"/>
    <w:rsid w:val="00F428C1"/>
    <w:rsid w:val="00F42F42"/>
    <w:rsid w:val="00F4389A"/>
    <w:rsid w:val="00F43915"/>
    <w:rsid w:val="00F43B2E"/>
    <w:rsid w:val="00F43BA0"/>
    <w:rsid w:val="00F43E04"/>
    <w:rsid w:val="00F442D4"/>
    <w:rsid w:val="00F44315"/>
    <w:rsid w:val="00F4438F"/>
    <w:rsid w:val="00F4442D"/>
    <w:rsid w:val="00F4461F"/>
    <w:rsid w:val="00F44907"/>
    <w:rsid w:val="00F44B28"/>
    <w:rsid w:val="00F45292"/>
    <w:rsid w:val="00F459B2"/>
    <w:rsid w:val="00F459CD"/>
    <w:rsid w:val="00F45A68"/>
    <w:rsid w:val="00F4667D"/>
    <w:rsid w:val="00F46936"/>
    <w:rsid w:val="00F471FD"/>
    <w:rsid w:val="00F4755D"/>
    <w:rsid w:val="00F47A75"/>
    <w:rsid w:val="00F47BE4"/>
    <w:rsid w:val="00F5002B"/>
    <w:rsid w:val="00F5026A"/>
    <w:rsid w:val="00F50566"/>
    <w:rsid w:val="00F50C35"/>
    <w:rsid w:val="00F50C4D"/>
    <w:rsid w:val="00F50F5C"/>
    <w:rsid w:val="00F51E53"/>
    <w:rsid w:val="00F52297"/>
    <w:rsid w:val="00F53009"/>
    <w:rsid w:val="00F53043"/>
    <w:rsid w:val="00F53256"/>
    <w:rsid w:val="00F53747"/>
    <w:rsid w:val="00F53FAB"/>
    <w:rsid w:val="00F5428E"/>
    <w:rsid w:val="00F5485A"/>
    <w:rsid w:val="00F5550B"/>
    <w:rsid w:val="00F55C5D"/>
    <w:rsid w:val="00F56718"/>
    <w:rsid w:val="00F577C0"/>
    <w:rsid w:val="00F57E8F"/>
    <w:rsid w:val="00F60117"/>
    <w:rsid w:val="00F60C39"/>
    <w:rsid w:val="00F61C4A"/>
    <w:rsid w:val="00F62439"/>
    <w:rsid w:val="00F62ACD"/>
    <w:rsid w:val="00F62E60"/>
    <w:rsid w:val="00F632F1"/>
    <w:rsid w:val="00F6376A"/>
    <w:rsid w:val="00F63C19"/>
    <w:rsid w:val="00F6410E"/>
    <w:rsid w:val="00F6432B"/>
    <w:rsid w:val="00F6499F"/>
    <w:rsid w:val="00F66A3E"/>
    <w:rsid w:val="00F67554"/>
    <w:rsid w:val="00F67D31"/>
    <w:rsid w:val="00F67FA4"/>
    <w:rsid w:val="00F7052D"/>
    <w:rsid w:val="00F70770"/>
    <w:rsid w:val="00F70948"/>
    <w:rsid w:val="00F714B8"/>
    <w:rsid w:val="00F716A4"/>
    <w:rsid w:val="00F718E1"/>
    <w:rsid w:val="00F71E7D"/>
    <w:rsid w:val="00F72B51"/>
    <w:rsid w:val="00F72E1A"/>
    <w:rsid w:val="00F72F8F"/>
    <w:rsid w:val="00F732AF"/>
    <w:rsid w:val="00F73D71"/>
    <w:rsid w:val="00F742D7"/>
    <w:rsid w:val="00F74B91"/>
    <w:rsid w:val="00F74E2B"/>
    <w:rsid w:val="00F74E9C"/>
    <w:rsid w:val="00F74ECE"/>
    <w:rsid w:val="00F75399"/>
    <w:rsid w:val="00F75D56"/>
    <w:rsid w:val="00F76C76"/>
    <w:rsid w:val="00F77455"/>
    <w:rsid w:val="00F77CCD"/>
    <w:rsid w:val="00F80640"/>
    <w:rsid w:val="00F80E68"/>
    <w:rsid w:val="00F81AFD"/>
    <w:rsid w:val="00F8202B"/>
    <w:rsid w:val="00F822E9"/>
    <w:rsid w:val="00F82360"/>
    <w:rsid w:val="00F828F8"/>
    <w:rsid w:val="00F82BE3"/>
    <w:rsid w:val="00F83810"/>
    <w:rsid w:val="00F838DE"/>
    <w:rsid w:val="00F8471A"/>
    <w:rsid w:val="00F8555D"/>
    <w:rsid w:val="00F85BE2"/>
    <w:rsid w:val="00F8601F"/>
    <w:rsid w:val="00F8620D"/>
    <w:rsid w:val="00F86855"/>
    <w:rsid w:val="00F902E8"/>
    <w:rsid w:val="00F907C2"/>
    <w:rsid w:val="00F909BE"/>
    <w:rsid w:val="00F90DBE"/>
    <w:rsid w:val="00F90EB5"/>
    <w:rsid w:val="00F910D4"/>
    <w:rsid w:val="00F9136A"/>
    <w:rsid w:val="00F917A3"/>
    <w:rsid w:val="00F91E8C"/>
    <w:rsid w:val="00F92080"/>
    <w:rsid w:val="00F92155"/>
    <w:rsid w:val="00F921DC"/>
    <w:rsid w:val="00F9256F"/>
    <w:rsid w:val="00F929CA"/>
    <w:rsid w:val="00F92D45"/>
    <w:rsid w:val="00F936D8"/>
    <w:rsid w:val="00F9389A"/>
    <w:rsid w:val="00F93A7A"/>
    <w:rsid w:val="00F93F77"/>
    <w:rsid w:val="00F9427F"/>
    <w:rsid w:val="00F94B43"/>
    <w:rsid w:val="00F94C75"/>
    <w:rsid w:val="00F94D69"/>
    <w:rsid w:val="00F95F6C"/>
    <w:rsid w:val="00F960C9"/>
    <w:rsid w:val="00F96565"/>
    <w:rsid w:val="00F96CEE"/>
    <w:rsid w:val="00F973C3"/>
    <w:rsid w:val="00F97ED8"/>
    <w:rsid w:val="00FA042F"/>
    <w:rsid w:val="00FA0512"/>
    <w:rsid w:val="00FA0CE7"/>
    <w:rsid w:val="00FA12EA"/>
    <w:rsid w:val="00FA15F0"/>
    <w:rsid w:val="00FA1AC8"/>
    <w:rsid w:val="00FA1B7D"/>
    <w:rsid w:val="00FA1DBD"/>
    <w:rsid w:val="00FA205F"/>
    <w:rsid w:val="00FA23BC"/>
    <w:rsid w:val="00FA25D7"/>
    <w:rsid w:val="00FA2FC8"/>
    <w:rsid w:val="00FA328B"/>
    <w:rsid w:val="00FA354C"/>
    <w:rsid w:val="00FA42FD"/>
    <w:rsid w:val="00FA4931"/>
    <w:rsid w:val="00FA538C"/>
    <w:rsid w:val="00FA539B"/>
    <w:rsid w:val="00FA5E9E"/>
    <w:rsid w:val="00FA7215"/>
    <w:rsid w:val="00FA73F3"/>
    <w:rsid w:val="00FB0828"/>
    <w:rsid w:val="00FB0B17"/>
    <w:rsid w:val="00FB0D3E"/>
    <w:rsid w:val="00FB0D7C"/>
    <w:rsid w:val="00FB0E7D"/>
    <w:rsid w:val="00FB130C"/>
    <w:rsid w:val="00FB1D02"/>
    <w:rsid w:val="00FB1E70"/>
    <w:rsid w:val="00FB24C2"/>
    <w:rsid w:val="00FB24CA"/>
    <w:rsid w:val="00FB322B"/>
    <w:rsid w:val="00FB383F"/>
    <w:rsid w:val="00FB3940"/>
    <w:rsid w:val="00FB3B0B"/>
    <w:rsid w:val="00FB3DB8"/>
    <w:rsid w:val="00FB4328"/>
    <w:rsid w:val="00FB4904"/>
    <w:rsid w:val="00FB4EAC"/>
    <w:rsid w:val="00FB546A"/>
    <w:rsid w:val="00FB5930"/>
    <w:rsid w:val="00FB67BC"/>
    <w:rsid w:val="00FB6BDD"/>
    <w:rsid w:val="00FC011A"/>
    <w:rsid w:val="00FC062A"/>
    <w:rsid w:val="00FC1261"/>
    <w:rsid w:val="00FC1386"/>
    <w:rsid w:val="00FC1A62"/>
    <w:rsid w:val="00FC1AC0"/>
    <w:rsid w:val="00FC1CA9"/>
    <w:rsid w:val="00FC247B"/>
    <w:rsid w:val="00FC2B67"/>
    <w:rsid w:val="00FC2D77"/>
    <w:rsid w:val="00FC2E5A"/>
    <w:rsid w:val="00FC38A1"/>
    <w:rsid w:val="00FC3A26"/>
    <w:rsid w:val="00FC40DB"/>
    <w:rsid w:val="00FC4461"/>
    <w:rsid w:val="00FC4AC3"/>
    <w:rsid w:val="00FC4AFB"/>
    <w:rsid w:val="00FC552A"/>
    <w:rsid w:val="00FC57A0"/>
    <w:rsid w:val="00FC600F"/>
    <w:rsid w:val="00FC6087"/>
    <w:rsid w:val="00FC640C"/>
    <w:rsid w:val="00FC6690"/>
    <w:rsid w:val="00FC6968"/>
    <w:rsid w:val="00FC6CCF"/>
    <w:rsid w:val="00FC6D74"/>
    <w:rsid w:val="00FC6FC7"/>
    <w:rsid w:val="00FC7342"/>
    <w:rsid w:val="00FC7762"/>
    <w:rsid w:val="00FC79E2"/>
    <w:rsid w:val="00FD0396"/>
    <w:rsid w:val="00FD07C2"/>
    <w:rsid w:val="00FD0DFE"/>
    <w:rsid w:val="00FD150C"/>
    <w:rsid w:val="00FD18DB"/>
    <w:rsid w:val="00FD24AC"/>
    <w:rsid w:val="00FD2B38"/>
    <w:rsid w:val="00FD2F84"/>
    <w:rsid w:val="00FD3087"/>
    <w:rsid w:val="00FD3E88"/>
    <w:rsid w:val="00FD40C2"/>
    <w:rsid w:val="00FD4216"/>
    <w:rsid w:val="00FD4D24"/>
    <w:rsid w:val="00FD4E01"/>
    <w:rsid w:val="00FD54EB"/>
    <w:rsid w:val="00FD57E4"/>
    <w:rsid w:val="00FD5C73"/>
    <w:rsid w:val="00FD624E"/>
    <w:rsid w:val="00FD6730"/>
    <w:rsid w:val="00FD68F9"/>
    <w:rsid w:val="00FD6979"/>
    <w:rsid w:val="00FD697E"/>
    <w:rsid w:val="00FD72BF"/>
    <w:rsid w:val="00FD7C70"/>
    <w:rsid w:val="00FE0201"/>
    <w:rsid w:val="00FE04E8"/>
    <w:rsid w:val="00FE076A"/>
    <w:rsid w:val="00FE0FF8"/>
    <w:rsid w:val="00FE183B"/>
    <w:rsid w:val="00FE28F2"/>
    <w:rsid w:val="00FE2AED"/>
    <w:rsid w:val="00FE2D23"/>
    <w:rsid w:val="00FE4BAC"/>
    <w:rsid w:val="00FE566B"/>
    <w:rsid w:val="00FE5F21"/>
    <w:rsid w:val="00FE609F"/>
    <w:rsid w:val="00FE63AE"/>
    <w:rsid w:val="00FE7461"/>
    <w:rsid w:val="00FF01CD"/>
    <w:rsid w:val="00FF020A"/>
    <w:rsid w:val="00FF03EE"/>
    <w:rsid w:val="00FF0DA3"/>
    <w:rsid w:val="00FF201C"/>
    <w:rsid w:val="00FF2611"/>
    <w:rsid w:val="00FF2938"/>
    <w:rsid w:val="00FF3652"/>
    <w:rsid w:val="00FF3988"/>
    <w:rsid w:val="00FF41C1"/>
    <w:rsid w:val="00FF4279"/>
    <w:rsid w:val="00FF432F"/>
    <w:rsid w:val="00FF45FD"/>
    <w:rsid w:val="00FF592C"/>
    <w:rsid w:val="00FF5D3F"/>
    <w:rsid w:val="00FF60E1"/>
    <w:rsid w:val="00FF66D9"/>
    <w:rsid w:val="00FF69BE"/>
    <w:rsid w:val="00FF76CB"/>
    <w:rsid w:val="00FF78D6"/>
    <w:rsid w:val="00FF7C42"/>
    <w:rsid w:val="00FF7EEB"/>
    <w:rsid w:val="01031F7A"/>
    <w:rsid w:val="016E9ED1"/>
    <w:rsid w:val="0174135D"/>
    <w:rsid w:val="017BACC1"/>
    <w:rsid w:val="01904F67"/>
    <w:rsid w:val="01A0651A"/>
    <w:rsid w:val="01AE0401"/>
    <w:rsid w:val="01E3694A"/>
    <w:rsid w:val="02B14423"/>
    <w:rsid w:val="02F510D4"/>
    <w:rsid w:val="03281C2C"/>
    <w:rsid w:val="0378A1B7"/>
    <w:rsid w:val="03A5DE58"/>
    <w:rsid w:val="03EDA53E"/>
    <w:rsid w:val="04042A13"/>
    <w:rsid w:val="043A905D"/>
    <w:rsid w:val="048FC31D"/>
    <w:rsid w:val="04CAD8EA"/>
    <w:rsid w:val="04CD5748"/>
    <w:rsid w:val="050797FF"/>
    <w:rsid w:val="05206F11"/>
    <w:rsid w:val="0566F52E"/>
    <w:rsid w:val="056D32EA"/>
    <w:rsid w:val="0598EC3A"/>
    <w:rsid w:val="05BAF38C"/>
    <w:rsid w:val="062B9624"/>
    <w:rsid w:val="063AA099"/>
    <w:rsid w:val="063FE797"/>
    <w:rsid w:val="06552CBB"/>
    <w:rsid w:val="068CBFFF"/>
    <w:rsid w:val="06916230"/>
    <w:rsid w:val="06C8A0ED"/>
    <w:rsid w:val="06FBC73F"/>
    <w:rsid w:val="07174C87"/>
    <w:rsid w:val="072F08CE"/>
    <w:rsid w:val="0738F2E4"/>
    <w:rsid w:val="075BD46F"/>
    <w:rsid w:val="077753F6"/>
    <w:rsid w:val="077C188D"/>
    <w:rsid w:val="077D8B55"/>
    <w:rsid w:val="079B5363"/>
    <w:rsid w:val="07E5AC9D"/>
    <w:rsid w:val="07EA63C3"/>
    <w:rsid w:val="080C9868"/>
    <w:rsid w:val="08196A8A"/>
    <w:rsid w:val="084706CB"/>
    <w:rsid w:val="087AA8AA"/>
    <w:rsid w:val="08822347"/>
    <w:rsid w:val="088652F9"/>
    <w:rsid w:val="088846C2"/>
    <w:rsid w:val="08CC8C3C"/>
    <w:rsid w:val="08D13ACE"/>
    <w:rsid w:val="08E359C4"/>
    <w:rsid w:val="092B33FA"/>
    <w:rsid w:val="0962120E"/>
    <w:rsid w:val="0989EFB7"/>
    <w:rsid w:val="099F7530"/>
    <w:rsid w:val="09CAA281"/>
    <w:rsid w:val="09DFD6AE"/>
    <w:rsid w:val="0A07C566"/>
    <w:rsid w:val="0A97564A"/>
    <w:rsid w:val="0AB91702"/>
    <w:rsid w:val="0ABDA298"/>
    <w:rsid w:val="0AF91927"/>
    <w:rsid w:val="0B2D435E"/>
    <w:rsid w:val="0BB75411"/>
    <w:rsid w:val="0BF6ACDA"/>
    <w:rsid w:val="0C381EFD"/>
    <w:rsid w:val="0C4B2D1D"/>
    <w:rsid w:val="0CB3EE49"/>
    <w:rsid w:val="0CC8F647"/>
    <w:rsid w:val="0CD2E5D1"/>
    <w:rsid w:val="0D79C34C"/>
    <w:rsid w:val="0DB12228"/>
    <w:rsid w:val="0DBFA650"/>
    <w:rsid w:val="0E12D4C4"/>
    <w:rsid w:val="0E1FCC6C"/>
    <w:rsid w:val="0E27C7F0"/>
    <w:rsid w:val="0E4792D6"/>
    <w:rsid w:val="0E59604E"/>
    <w:rsid w:val="0E9BA663"/>
    <w:rsid w:val="0EAE0164"/>
    <w:rsid w:val="0ECFD3A2"/>
    <w:rsid w:val="0ECFD991"/>
    <w:rsid w:val="0ED1C6B7"/>
    <w:rsid w:val="0F0BCA08"/>
    <w:rsid w:val="0F369BD8"/>
    <w:rsid w:val="0F5E8B92"/>
    <w:rsid w:val="0F75E706"/>
    <w:rsid w:val="0F7940DF"/>
    <w:rsid w:val="0F86245C"/>
    <w:rsid w:val="0F8DE615"/>
    <w:rsid w:val="0FC07BBF"/>
    <w:rsid w:val="0FE991EE"/>
    <w:rsid w:val="100C61A9"/>
    <w:rsid w:val="10168E68"/>
    <w:rsid w:val="1020FC3E"/>
    <w:rsid w:val="105AD2CD"/>
    <w:rsid w:val="106148F6"/>
    <w:rsid w:val="10D71D04"/>
    <w:rsid w:val="10E3B99F"/>
    <w:rsid w:val="10EC7B4B"/>
    <w:rsid w:val="10FAE461"/>
    <w:rsid w:val="11A215B7"/>
    <w:rsid w:val="1258A564"/>
    <w:rsid w:val="126D8357"/>
    <w:rsid w:val="12B97A37"/>
    <w:rsid w:val="12C8917D"/>
    <w:rsid w:val="132803F1"/>
    <w:rsid w:val="1331F63E"/>
    <w:rsid w:val="133EF7C6"/>
    <w:rsid w:val="1342CCF9"/>
    <w:rsid w:val="13C882E4"/>
    <w:rsid w:val="142645CA"/>
    <w:rsid w:val="14393B6F"/>
    <w:rsid w:val="14804B89"/>
    <w:rsid w:val="1482146B"/>
    <w:rsid w:val="14988E57"/>
    <w:rsid w:val="149FB552"/>
    <w:rsid w:val="14D9ED04"/>
    <w:rsid w:val="15473F6A"/>
    <w:rsid w:val="1565EC39"/>
    <w:rsid w:val="15D50BD0"/>
    <w:rsid w:val="1627E408"/>
    <w:rsid w:val="169C6D80"/>
    <w:rsid w:val="16A64CE7"/>
    <w:rsid w:val="16B03610"/>
    <w:rsid w:val="16FB5001"/>
    <w:rsid w:val="1711966B"/>
    <w:rsid w:val="17231CCA"/>
    <w:rsid w:val="173DB791"/>
    <w:rsid w:val="174A4C34"/>
    <w:rsid w:val="17737024"/>
    <w:rsid w:val="1773EA5F"/>
    <w:rsid w:val="17852E7D"/>
    <w:rsid w:val="1793A7B9"/>
    <w:rsid w:val="17A69AEF"/>
    <w:rsid w:val="17C6063C"/>
    <w:rsid w:val="1800C062"/>
    <w:rsid w:val="180DA5E3"/>
    <w:rsid w:val="182214AB"/>
    <w:rsid w:val="18559B3E"/>
    <w:rsid w:val="188FEF81"/>
    <w:rsid w:val="1898CEAA"/>
    <w:rsid w:val="18C82B74"/>
    <w:rsid w:val="18C8C1F7"/>
    <w:rsid w:val="18FFFB17"/>
    <w:rsid w:val="192E6E98"/>
    <w:rsid w:val="195D8DA3"/>
    <w:rsid w:val="198D4F36"/>
    <w:rsid w:val="19E15525"/>
    <w:rsid w:val="1A04C451"/>
    <w:rsid w:val="1A59B9BE"/>
    <w:rsid w:val="1AA0D135"/>
    <w:rsid w:val="1AD28BD4"/>
    <w:rsid w:val="1AFB3419"/>
    <w:rsid w:val="1B16B5A5"/>
    <w:rsid w:val="1B90DF5C"/>
    <w:rsid w:val="1BBB8550"/>
    <w:rsid w:val="1C1A20E9"/>
    <w:rsid w:val="1C2BCFF2"/>
    <w:rsid w:val="1C3D974F"/>
    <w:rsid w:val="1C7A6B1B"/>
    <w:rsid w:val="1CAE0780"/>
    <w:rsid w:val="1CBD84EA"/>
    <w:rsid w:val="1CCE88AA"/>
    <w:rsid w:val="1CD21516"/>
    <w:rsid w:val="1D07349E"/>
    <w:rsid w:val="1D11CCEC"/>
    <w:rsid w:val="1D2A1127"/>
    <w:rsid w:val="1D76E0FA"/>
    <w:rsid w:val="1D9AB17F"/>
    <w:rsid w:val="1E1DA94D"/>
    <w:rsid w:val="1E1DC10B"/>
    <w:rsid w:val="1E227865"/>
    <w:rsid w:val="1E40B443"/>
    <w:rsid w:val="1EAE901F"/>
    <w:rsid w:val="1EBEC353"/>
    <w:rsid w:val="1ED34BBE"/>
    <w:rsid w:val="1ED63367"/>
    <w:rsid w:val="1F2E50FA"/>
    <w:rsid w:val="1F35F495"/>
    <w:rsid w:val="1F37D8F9"/>
    <w:rsid w:val="1FCDEBAC"/>
    <w:rsid w:val="1FD55B29"/>
    <w:rsid w:val="1FF25044"/>
    <w:rsid w:val="1FF98AC0"/>
    <w:rsid w:val="2016A2BC"/>
    <w:rsid w:val="202CBE3A"/>
    <w:rsid w:val="2044C881"/>
    <w:rsid w:val="2087408D"/>
    <w:rsid w:val="209381B1"/>
    <w:rsid w:val="20ACC888"/>
    <w:rsid w:val="20E45146"/>
    <w:rsid w:val="20FBCA9A"/>
    <w:rsid w:val="2158C0AD"/>
    <w:rsid w:val="21A101F5"/>
    <w:rsid w:val="21CE4530"/>
    <w:rsid w:val="21ED587E"/>
    <w:rsid w:val="21F2DD01"/>
    <w:rsid w:val="222B5199"/>
    <w:rsid w:val="2235AF39"/>
    <w:rsid w:val="2241E980"/>
    <w:rsid w:val="2281543F"/>
    <w:rsid w:val="228D0E1C"/>
    <w:rsid w:val="22D9A8E4"/>
    <w:rsid w:val="22EF8415"/>
    <w:rsid w:val="23475899"/>
    <w:rsid w:val="2353A053"/>
    <w:rsid w:val="2363C739"/>
    <w:rsid w:val="238A7FFE"/>
    <w:rsid w:val="23D42F69"/>
    <w:rsid w:val="245901EA"/>
    <w:rsid w:val="2474C198"/>
    <w:rsid w:val="247FD347"/>
    <w:rsid w:val="25222D21"/>
    <w:rsid w:val="25DFB3D3"/>
    <w:rsid w:val="2606C86E"/>
    <w:rsid w:val="2609F493"/>
    <w:rsid w:val="262BBD18"/>
    <w:rsid w:val="2641905B"/>
    <w:rsid w:val="26861D5B"/>
    <w:rsid w:val="2695B58A"/>
    <w:rsid w:val="26B1B2D2"/>
    <w:rsid w:val="26F5A17B"/>
    <w:rsid w:val="271950FE"/>
    <w:rsid w:val="273F2520"/>
    <w:rsid w:val="277CB006"/>
    <w:rsid w:val="2794E33B"/>
    <w:rsid w:val="27EB7B06"/>
    <w:rsid w:val="2804CDFF"/>
    <w:rsid w:val="2823218A"/>
    <w:rsid w:val="289A0AA9"/>
    <w:rsid w:val="289A656D"/>
    <w:rsid w:val="294AB0E7"/>
    <w:rsid w:val="2969D197"/>
    <w:rsid w:val="29771495"/>
    <w:rsid w:val="29BCF92C"/>
    <w:rsid w:val="2A18A2E1"/>
    <w:rsid w:val="2A548B1E"/>
    <w:rsid w:val="2A798767"/>
    <w:rsid w:val="2A854389"/>
    <w:rsid w:val="2A8A5943"/>
    <w:rsid w:val="2B043006"/>
    <w:rsid w:val="2B186CCC"/>
    <w:rsid w:val="2B47DEB5"/>
    <w:rsid w:val="2B828CF7"/>
    <w:rsid w:val="2BB0DED1"/>
    <w:rsid w:val="2BDB3061"/>
    <w:rsid w:val="2BE33585"/>
    <w:rsid w:val="2C4D9116"/>
    <w:rsid w:val="2C625EA4"/>
    <w:rsid w:val="2C934EA3"/>
    <w:rsid w:val="2CF05CF6"/>
    <w:rsid w:val="2CFCBE78"/>
    <w:rsid w:val="2CFD8BC8"/>
    <w:rsid w:val="2D648BD8"/>
    <w:rsid w:val="2DB7D456"/>
    <w:rsid w:val="2DEBF473"/>
    <w:rsid w:val="2DFE2F05"/>
    <w:rsid w:val="2E1D8548"/>
    <w:rsid w:val="2EE27380"/>
    <w:rsid w:val="2EEC45E4"/>
    <w:rsid w:val="2EF906FB"/>
    <w:rsid w:val="2EFFF4DF"/>
    <w:rsid w:val="2F158E61"/>
    <w:rsid w:val="2F18CCEF"/>
    <w:rsid w:val="2F4ADE4E"/>
    <w:rsid w:val="2F66B984"/>
    <w:rsid w:val="2F96821A"/>
    <w:rsid w:val="2F9B29A8"/>
    <w:rsid w:val="2FD0C034"/>
    <w:rsid w:val="2FD6CA7A"/>
    <w:rsid w:val="3002A5FC"/>
    <w:rsid w:val="3086CC12"/>
    <w:rsid w:val="30FFD13F"/>
    <w:rsid w:val="3144AE11"/>
    <w:rsid w:val="31515BD0"/>
    <w:rsid w:val="31758F46"/>
    <w:rsid w:val="31876220"/>
    <w:rsid w:val="3235F501"/>
    <w:rsid w:val="323BD5B3"/>
    <w:rsid w:val="329B9436"/>
    <w:rsid w:val="32A0B343"/>
    <w:rsid w:val="32B2B39B"/>
    <w:rsid w:val="331E8CF6"/>
    <w:rsid w:val="335B8E7F"/>
    <w:rsid w:val="335BCFB6"/>
    <w:rsid w:val="33757AE1"/>
    <w:rsid w:val="33BE2B03"/>
    <w:rsid w:val="33CB156F"/>
    <w:rsid w:val="33D3ED03"/>
    <w:rsid w:val="33E21388"/>
    <w:rsid w:val="33FC531B"/>
    <w:rsid w:val="340264B7"/>
    <w:rsid w:val="342E77AB"/>
    <w:rsid w:val="34327E6D"/>
    <w:rsid w:val="34583428"/>
    <w:rsid w:val="348230EE"/>
    <w:rsid w:val="34CEB138"/>
    <w:rsid w:val="34E4AEDF"/>
    <w:rsid w:val="35114B42"/>
    <w:rsid w:val="355D21BF"/>
    <w:rsid w:val="357B563E"/>
    <w:rsid w:val="35EE66F1"/>
    <w:rsid w:val="360613C3"/>
    <w:rsid w:val="3662E533"/>
    <w:rsid w:val="36710168"/>
    <w:rsid w:val="367CF180"/>
    <w:rsid w:val="36842CDC"/>
    <w:rsid w:val="369AAE8E"/>
    <w:rsid w:val="369BD737"/>
    <w:rsid w:val="36AD1BA3"/>
    <w:rsid w:val="36E1DD84"/>
    <w:rsid w:val="36E2AA7D"/>
    <w:rsid w:val="3711A8EA"/>
    <w:rsid w:val="37573CF8"/>
    <w:rsid w:val="38172717"/>
    <w:rsid w:val="386C0195"/>
    <w:rsid w:val="3878BEF6"/>
    <w:rsid w:val="393C409C"/>
    <w:rsid w:val="393FFA1E"/>
    <w:rsid w:val="396020C4"/>
    <w:rsid w:val="39BD2E27"/>
    <w:rsid w:val="3A57E311"/>
    <w:rsid w:val="3A5C81D7"/>
    <w:rsid w:val="3AA3B33E"/>
    <w:rsid w:val="3ADF40B5"/>
    <w:rsid w:val="3AE8CA12"/>
    <w:rsid w:val="3AF264F3"/>
    <w:rsid w:val="3B44E236"/>
    <w:rsid w:val="3B50D462"/>
    <w:rsid w:val="3BBACAC4"/>
    <w:rsid w:val="3BDC2356"/>
    <w:rsid w:val="3BE9F0D0"/>
    <w:rsid w:val="3C1340C7"/>
    <w:rsid w:val="3C13F3E4"/>
    <w:rsid w:val="3C18C825"/>
    <w:rsid w:val="3C4FBF22"/>
    <w:rsid w:val="3CA0FC37"/>
    <w:rsid w:val="3CA372BD"/>
    <w:rsid w:val="3CEB24B6"/>
    <w:rsid w:val="3D50BD0B"/>
    <w:rsid w:val="3D6B1251"/>
    <w:rsid w:val="3D9F120D"/>
    <w:rsid w:val="3DCC254A"/>
    <w:rsid w:val="3DE35AF6"/>
    <w:rsid w:val="3DF6493F"/>
    <w:rsid w:val="3E45DD9B"/>
    <w:rsid w:val="3E74FF78"/>
    <w:rsid w:val="3E8E63E0"/>
    <w:rsid w:val="3E9FA470"/>
    <w:rsid w:val="3EBB1FDF"/>
    <w:rsid w:val="3EDA47CA"/>
    <w:rsid w:val="3F38E06F"/>
    <w:rsid w:val="3FAF1EE6"/>
    <w:rsid w:val="3FBE4429"/>
    <w:rsid w:val="3FC2B9FD"/>
    <w:rsid w:val="3FC987FB"/>
    <w:rsid w:val="400CC872"/>
    <w:rsid w:val="403DBEC4"/>
    <w:rsid w:val="4047FB27"/>
    <w:rsid w:val="40622BD3"/>
    <w:rsid w:val="4064C5AF"/>
    <w:rsid w:val="40776625"/>
    <w:rsid w:val="407CB925"/>
    <w:rsid w:val="40859213"/>
    <w:rsid w:val="409155F9"/>
    <w:rsid w:val="4098AA96"/>
    <w:rsid w:val="40A83B02"/>
    <w:rsid w:val="40D45E8A"/>
    <w:rsid w:val="410F899B"/>
    <w:rsid w:val="4122A9A3"/>
    <w:rsid w:val="4129AE49"/>
    <w:rsid w:val="4131DC64"/>
    <w:rsid w:val="41801437"/>
    <w:rsid w:val="4191433B"/>
    <w:rsid w:val="4195ABA7"/>
    <w:rsid w:val="419FC8DF"/>
    <w:rsid w:val="41A6AAFF"/>
    <w:rsid w:val="420F6CF8"/>
    <w:rsid w:val="427E2857"/>
    <w:rsid w:val="428A2D13"/>
    <w:rsid w:val="4312B01B"/>
    <w:rsid w:val="4319451E"/>
    <w:rsid w:val="432C752D"/>
    <w:rsid w:val="434D7693"/>
    <w:rsid w:val="4392DAE2"/>
    <w:rsid w:val="4413DC18"/>
    <w:rsid w:val="44200F36"/>
    <w:rsid w:val="444C0B56"/>
    <w:rsid w:val="446149B2"/>
    <w:rsid w:val="44A1E9B7"/>
    <w:rsid w:val="44A967AD"/>
    <w:rsid w:val="44C79AC3"/>
    <w:rsid w:val="4505601A"/>
    <w:rsid w:val="4515A5CC"/>
    <w:rsid w:val="45433DE1"/>
    <w:rsid w:val="45521650"/>
    <w:rsid w:val="46023A9C"/>
    <w:rsid w:val="46257B6F"/>
    <w:rsid w:val="468E89E6"/>
    <w:rsid w:val="46BF24F5"/>
    <w:rsid w:val="46C9A63F"/>
    <w:rsid w:val="46ECB5D1"/>
    <w:rsid w:val="470A9A7C"/>
    <w:rsid w:val="4763CD5F"/>
    <w:rsid w:val="47812306"/>
    <w:rsid w:val="47B4F741"/>
    <w:rsid w:val="47EF4001"/>
    <w:rsid w:val="483AF47C"/>
    <w:rsid w:val="48488A4F"/>
    <w:rsid w:val="4854A989"/>
    <w:rsid w:val="488194E4"/>
    <w:rsid w:val="4895CFAB"/>
    <w:rsid w:val="48C3EEF4"/>
    <w:rsid w:val="48C5A654"/>
    <w:rsid w:val="48D4DFD4"/>
    <w:rsid w:val="49182FC5"/>
    <w:rsid w:val="495A3FA4"/>
    <w:rsid w:val="4968A2F9"/>
    <w:rsid w:val="49E1B7D2"/>
    <w:rsid w:val="49E3D999"/>
    <w:rsid w:val="4A31A00C"/>
    <w:rsid w:val="4A7B86FB"/>
    <w:rsid w:val="4A7ED9E1"/>
    <w:rsid w:val="4AA63EAE"/>
    <w:rsid w:val="4AFCD02F"/>
    <w:rsid w:val="4B297FF1"/>
    <w:rsid w:val="4B60DF97"/>
    <w:rsid w:val="4B630143"/>
    <w:rsid w:val="4B733BA5"/>
    <w:rsid w:val="4B963AB6"/>
    <w:rsid w:val="4BD80551"/>
    <w:rsid w:val="4BEA279C"/>
    <w:rsid w:val="4C1B50E8"/>
    <w:rsid w:val="4C218FBC"/>
    <w:rsid w:val="4C835F95"/>
    <w:rsid w:val="4D09C091"/>
    <w:rsid w:val="4D3CD03E"/>
    <w:rsid w:val="4D5E3C6E"/>
    <w:rsid w:val="4D6940CE"/>
    <w:rsid w:val="4DA111FE"/>
    <w:rsid w:val="4DA2BFD1"/>
    <w:rsid w:val="4DE4B96F"/>
    <w:rsid w:val="4E080006"/>
    <w:rsid w:val="4E13120F"/>
    <w:rsid w:val="4E1FC787"/>
    <w:rsid w:val="4E27E65F"/>
    <w:rsid w:val="4F4FD854"/>
    <w:rsid w:val="4F8533F9"/>
    <w:rsid w:val="4FFAC6E6"/>
    <w:rsid w:val="5015D3C5"/>
    <w:rsid w:val="502F9FEB"/>
    <w:rsid w:val="5056B69F"/>
    <w:rsid w:val="508A7A74"/>
    <w:rsid w:val="508E44F8"/>
    <w:rsid w:val="50AA7331"/>
    <w:rsid w:val="50B9179A"/>
    <w:rsid w:val="50CB8555"/>
    <w:rsid w:val="50E1C3CD"/>
    <w:rsid w:val="51243D34"/>
    <w:rsid w:val="513527A3"/>
    <w:rsid w:val="5140CF6B"/>
    <w:rsid w:val="514BA0E9"/>
    <w:rsid w:val="516D93B3"/>
    <w:rsid w:val="51952377"/>
    <w:rsid w:val="5195E2A7"/>
    <w:rsid w:val="51A4D9AF"/>
    <w:rsid w:val="51D0EDC6"/>
    <w:rsid w:val="51D4187B"/>
    <w:rsid w:val="52027EBE"/>
    <w:rsid w:val="524533D3"/>
    <w:rsid w:val="5262CBFD"/>
    <w:rsid w:val="527DD6AD"/>
    <w:rsid w:val="529CE8EF"/>
    <w:rsid w:val="530C6EDE"/>
    <w:rsid w:val="5349219D"/>
    <w:rsid w:val="534F5EA4"/>
    <w:rsid w:val="53AB04DE"/>
    <w:rsid w:val="540AE4D1"/>
    <w:rsid w:val="540C2F02"/>
    <w:rsid w:val="543154E7"/>
    <w:rsid w:val="545905F2"/>
    <w:rsid w:val="54645307"/>
    <w:rsid w:val="54743402"/>
    <w:rsid w:val="547893CD"/>
    <w:rsid w:val="5496061B"/>
    <w:rsid w:val="54B60FEE"/>
    <w:rsid w:val="54D80EC5"/>
    <w:rsid w:val="54DFD24D"/>
    <w:rsid w:val="553B3BB8"/>
    <w:rsid w:val="556FDDCA"/>
    <w:rsid w:val="5573CF7C"/>
    <w:rsid w:val="5586ED59"/>
    <w:rsid w:val="559A3D36"/>
    <w:rsid w:val="55CBCD0C"/>
    <w:rsid w:val="55D2704A"/>
    <w:rsid w:val="5620120D"/>
    <w:rsid w:val="5634FC8E"/>
    <w:rsid w:val="56438CBF"/>
    <w:rsid w:val="566958FC"/>
    <w:rsid w:val="56CFDC0F"/>
    <w:rsid w:val="56E81DA7"/>
    <w:rsid w:val="56F6F76F"/>
    <w:rsid w:val="57050CD3"/>
    <w:rsid w:val="575AF966"/>
    <w:rsid w:val="57C9364D"/>
    <w:rsid w:val="57DF5D20"/>
    <w:rsid w:val="57EC7FDB"/>
    <w:rsid w:val="58083283"/>
    <w:rsid w:val="5840E4F6"/>
    <w:rsid w:val="58772906"/>
    <w:rsid w:val="58C14023"/>
    <w:rsid w:val="58F3986B"/>
    <w:rsid w:val="592E39DB"/>
    <w:rsid w:val="597CADBA"/>
    <w:rsid w:val="5989404F"/>
    <w:rsid w:val="599677F8"/>
    <w:rsid w:val="59A92C51"/>
    <w:rsid w:val="59C2BCD2"/>
    <w:rsid w:val="59DE1221"/>
    <w:rsid w:val="59F773A6"/>
    <w:rsid w:val="5A19BE7D"/>
    <w:rsid w:val="5A6F3342"/>
    <w:rsid w:val="5A71FCDD"/>
    <w:rsid w:val="5AE27C80"/>
    <w:rsid w:val="5B2D4C20"/>
    <w:rsid w:val="5B4DB89A"/>
    <w:rsid w:val="5B9B9983"/>
    <w:rsid w:val="5BA70C57"/>
    <w:rsid w:val="5BCF2242"/>
    <w:rsid w:val="5BF48A22"/>
    <w:rsid w:val="5C4E0261"/>
    <w:rsid w:val="5C6E4693"/>
    <w:rsid w:val="5C7D0B42"/>
    <w:rsid w:val="5CDFC2E1"/>
    <w:rsid w:val="5D20137C"/>
    <w:rsid w:val="5D318A9F"/>
    <w:rsid w:val="5D685D5F"/>
    <w:rsid w:val="5D76C3AC"/>
    <w:rsid w:val="5D7C85CB"/>
    <w:rsid w:val="5D8D8C07"/>
    <w:rsid w:val="5E064DB6"/>
    <w:rsid w:val="5E0A16F4"/>
    <w:rsid w:val="5E1FF7DE"/>
    <w:rsid w:val="5E2A57FB"/>
    <w:rsid w:val="5E2CBF73"/>
    <w:rsid w:val="5E2ECB82"/>
    <w:rsid w:val="5E77D49D"/>
    <w:rsid w:val="5E90E85D"/>
    <w:rsid w:val="5E94ED6F"/>
    <w:rsid w:val="5EAD7D42"/>
    <w:rsid w:val="5ED46F46"/>
    <w:rsid w:val="5ED4BD1B"/>
    <w:rsid w:val="5EF674FC"/>
    <w:rsid w:val="5F7CC5CD"/>
    <w:rsid w:val="5F8123DE"/>
    <w:rsid w:val="5FB865F0"/>
    <w:rsid w:val="5FC6E4EB"/>
    <w:rsid w:val="5FFE7347"/>
    <w:rsid w:val="601972B2"/>
    <w:rsid w:val="6019AAC9"/>
    <w:rsid w:val="602E1755"/>
    <w:rsid w:val="60547AB1"/>
    <w:rsid w:val="6054EAFA"/>
    <w:rsid w:val="60CA1296"/>
    <w:rsid w:val="60F0A677"/>
    <w:rsid w:val="60FCCCEA"/>
    <w:rsid w:val="610841EB"/>
    <w:rsid w:val="6141B7B6"/>
    <w:rsid w:val="614957FC"/>
    <w:rsid w:val="6153F5B1"/>
    <w:rsid w:val="61712280"/>
    <w:rsid w:val="617EF15E"/>
    <w:rsid w:val="61B7F475"/>
    <w:rsid w:val="61F58504"/>
    <w:rsid w:val="61FDE46F"/>
    <w:rsid w:val="6206FFDD"/>
    <w:rsid w:val="6218C3AC"/>
    <w:rsid w:val="623ADD30"/>
    <w:rsid w:val="62874C27"/>
    <w:rsid w:val="629CC811"/>
    <w:rsid w:val="62B345E3"/>
    <w:rsid w:val="62C34827"/>
    <w:rsid w:val="636395F7"/>
    <w:rsid w:val="637FF96E"/>
    <w:rsid w:val="638E86F7"/>
    <w:rsid w:val="63A2876C"/>
    <w:rsid w:val="63C6DFDC"/>
    <w:rsid w:val="63CADDBB"/>
    <w:rsid w:val="63DEA429"/>
    <w:rsid w:val="6470692E"/>
    <w:rsid w:val="64909063"/>
    <w:rsid w:val="652A6261"/>
    <w:rsid w:val="6593AD32"/>
    <w:rsid w:val="65A52640"/>
    <w:rsid w:val="65E8D62A"/>
    <w:rsid w:val="65ED6669"/>
    <w:rsid w:val="65FAB089"/>
    <w:rsid w:val="668C8E17"/>
    <w:rsid w:val="6798A0D8"/>
    <w:rsid w:val="682A3443"/>
    <w:rsid w:val="6834AEC6"/>
    <w:rsid w:val="68A5C019"/>
    <w:rsid w:val="6904D2CA"/>
    <w:rsid w:val="6914259F"/>
    <w:rsid w:val="69E14E48"/>
    <w:rsid w:val="6A04CD26"/>
    <w:rsid w:val="6A2AC268"/>
    <w:rsid w:val="6A5FCAE3"/>
    <w:rsid w:val="6ACFB731"/>
    <w:rsid w:val="6AE5EAD5"/>
    <w:rsid w:val="6AEA58A1"/>
    <w:rsid w:val="6AEFB6AF"/>
    <w:rsid w:val="6B059EBC"/>
    <w:rsid w:val="6B102A0C"/>
    <w:rsid w:val="6B2A267E"/>
    <w:rsid w:val="6B30D500"/>
    <w:rsid w:val="6B79B645"/>
    <w:rsid w:val="6BB10A1B"/>
    <w:rsid w:val="6BC15E9E"/>
    <w:rsid w:val="6BC67990"/>
    <w:rsid w:val="6C1CABB2"/>
    <w:rsid w:val="6C315A9D"/>
    <w:rsid w:val="6C5284F7"/>
    <w:rsid w:val="6CB33EF9"/>
    <w:rsid w:val="6CBE451D"/>
    <w:rsid w:val="6CD40E9F"/>
    <w:rsid w:val="6D5FCF5B"/>
    <w:rsid w:val="6D87AFDF"/>
    <w:rsid w:val="6D8DC903"/>
    <w:rsid w:val="6D98C6BE"/>
    <w:rsid w:val="6DA185A0"/>
    <w:rsid w:val="6DB198B7"/>
    <w:rsid w:val="6DC27A37"/>
    <w:rsid w:val="6DEE46B5"/>
    <w:rsid w:val="6DF738D5"/>
    <w:rsid w:val="6E046E45"/>
    <w:rsid w:val="6E48BDCA"/>
    <w:rsid w:val="6E5AE177"/>
    <w:rsid w:val="6E786A93"/>
    <w:rsid w:val="6E7DE343"/>
    <w:rsid w:val="6EA3CFA8"/>
    <w:rsid w:val="6EC029CB"/>
    <w:rsid w:val="6EC8319D"/>
    <w:rsid w:val="6F48F899"/>
    <w:rsid w:val="6F4AA9FC"/>
    <w:rsid w:val="6F7F9BB5"/>
    <w:rsid w:val="6FA360A1"/>
    <w:rsid w:val="6FCC9AA3"/>
    <w:rsid w:val="70B1F7AC"/>
    <w:rsid w:val="70C97DB3"/>
    <w:rsid w:val="70E52F7D"/>
    <w:rsid w:val="70EDCD8A"/>
    <w:rsid w:val="711E5D1F"/>
    <w:rsid w:val="7134D0FB"/>
    <w:rsid w:val="7148B8AB"/>
    <w:rsid w:val="71533133"/>
    <w:rsid w:val="717EC825"/>
    <w:rsid w:val="71971E0C"/>
    <w:rsid w:val="71C45CC0"/>
    <w:rsid w:val="71D5F1FA"/>
    <w:rsid w:val="71E97899"/>
    <w:rsid w:val="7208632B"/>
    <w:rsid w:val="724DE1ED"/>
    <w:rsid w:val="7259EC4D"/>
    <w:rsid w:val="7265502F"/>
    <w:rsid w:val="72BECEE0"/>
    <w:rsid w:val="72C0978B"/>
    <w:rsid w:val="730350DB"/>
    <w:rsid w:val="73B533C5"/>
    <w:rsid w:val="73E972A0"/>
    <w:rsid w:val="742FE773"/>
    <w:rsid w:val="747F6178"/>
    <w:rsid w:val="74F1B434"/>
    <w:rsid w:val="75196965"/>
    <w:rsid w:val="753EF643"/>
    <w:rsid w:val="7566055C"/>
    <w:rsid w:val="75A65432"/>
    <w:rsid w:val="75B9548D"/>
    <w:rsid w:val="75F62BC2"/>
    <w:rsid w:val="7640F48C"/>
    <w:rsid w:val="7657F86E"/>
    <w:rsid w:val="76AE0575"/>
    <w:rsid w:val="76B729B8"/>
    <w:rsid w:val="76BEC997"/>
    <w:rsid w:val="770FE6BC"/>
    <w:rsid w:val="772D7E68"/>
    <w:rsid w:val="7741131A"/>
    <w:rsid w:val="7752B4F5"/>
    <w:rsid w:val="77E47071"/>
    <w:rsid w:val="780F51F7"/>
    <w:rsid w:val="78180AB3"/>
    <w:rsid w:val="783CFD9A"/>
    <w:rsid w:val="785B3757"/>
    <w:rsid w:val="787AD6CE"/>
    <w:rsid w:val="788E36C0"/>
    <w:rsid w:val="789A4EBD"/>
    <w:rsid w:val="78BD6ECE"/>
    <w:rsid w:val="78F8AA3B"/>
    <w:rsid w:val="792CBC02"/>
    <w:rsid w:val="792D20CB"/>
    <w:rsid w:val="797FFF0E"/>
    <w:rsid w:val="79BAC325"/>
    <w:rsid w:val="79EC2716"/>
    <w:rsid w:val="7A1C0E17"/>
    <w:rsid w:val="7A1C7984"/>
    <w:rsid w:val="7A56D9EF"/>
    <w:rsid w:val="7A77F254"/>
    <w:rsid w:val="7A8A5182"/>
    <w:rsid w:val="7A8D3D0E"/>
    <w:rsid w:val="7ACA78F2"/>
    <w:rsid w:val="7AD3E99C"/>
    <w:rsid w:val="7ADAF587"/>
    <w:rsid w:val="7AFA1D25"/>
    <w:rsid w:val="7B10BAD4"/>
    <w:rsid w:val="7B2F8237"/>
    <w:rsid w:val="7B72C77C"/>
    <w:rsid w:val="7BA161FF"/>
    <w:rsid w:val="7C2A89B3"/>
    <w:rsid w:val="7C4FFA9B"/>
    <w:rsid w:val="7CBBDD01"/>
    <w:rsid w:val="7CE5D796"/>
    <w:rsid w:val="7D053BE5"/>
    <w:rsid w:val="7D05B029"/>
    <w:rsid w:val="7D08EC2B"/>
    <w:rsid w:val="7DC521B8"/>
    <w:rsid w:val="7DFA9733"/>
    <w:rsid w:val="7E02F339"/>
    <w:rsid w:val="7E1BB49C"/>
    <w:rsid w:val="7E2F3EDF"/>
    <w:rsid w:val="7E5D6A88"/>
    <w:rsid w:val="7E8ED1AC"/>
    <w:rsid w:val="7E9E6D3C"/>
    <w:rsid w:val="7EB07947"/>
    <w:rsid w:val="7EF060A1"/>
  </w:rsids>
  <m:mathPr>
    <m:mathFont m:val="Cambria Math"/>
    <m:brkBin m:val="before"/>
    <m:brkBinSub m:val="--"/>
    <m:smallFrac m:val="0"/>
    <m:dispDef/>
    <m:lMargin m:val="0"/>
    <m:rMargin m:val="0"/>
    <m:defJc m:val="centerGroup"/>
    <m:wrapIndent m:val="1440"/>
    <m:intLim m:val="subSup"/>
    <m:naryLim m:val="undOvr"/>
  </m:mathPr>
  <w:themeFontLang w:val="en-US" w:eastAsia="ja-JP" w:bidi="as-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BAE6276"/>
  <w15:docId w15:val="{929D6E9A-FDBF-493C-8AE6-16F76DF7F8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6736"/>
    <w:pPr>
      <w:spacing w:line="360" w:lineRule="auto"/>
      <w:ind w:left="363"/>
    </w:p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paragraph" w:styleId="Heading7">
    <w:name w:val="heading 7"/>
    <w:basedOn w:val="Normal"/>
    <w:next w:val="Normal"/>
    <w:link w:val="Heading7Char"/>
    <w:uiPriority w:val="9"/>
    <w:unhideWhenUsed/>
    <w:qFormat/>
    <w:rsid w:val="008962EF"/>
    <w:pPr>
      <w:keepNext/>
      <w:keepLines/>
      <w:spacing w:before="40"/>
      <w:outlineLvl w:val="6"/>
    </w:pPr>
    <w:rPr>
      <w:rFonts w:asciiTheme="majorHAnsi" w:eastAsiaTheme="majorEastAsia" w:hAnsiTheme="majorHAnsi" w:cstheme="majorBidi"/>
      <w:i/>
      <w:iCs/>
      <w:color w:val="243F60"/>
    </w:rPr>
  </w:style>
  <w:style w:type="paragraph" w:styleId="Heading8">
    <w:name w:val="heading 8"/>
    <w:basedOn w:val="Normal"/>
    <w:next w:val="Normal"/>
    <w:link w:val="Heading8Char"/>
    <w:uiPriority w:val="9"/>
    <w:unhideWhenUsed/>
    <w:qFormat/>
    <w:rsid w:val="008962EF"/>
    <w:pPr>
      <w:keepNext/>
      <w:keepLines/>
      <w:spacing w:before="40"/>
      <w:outlineLvl w:val="7"/>
    </w:pPr>
    <w:rPr>
      <w:rFonts w:asciiTheme="majorHAnsi" w:eastAsiaTheme="majorEastAsia" w:hAnsiTheme="majorHAnsi" w:cstheme="majorBidi"/>
      <w:color w:val="272727"/>
      <w:sz w:val="21"/>
      <w:szCs w:val="21"/>
    </w:rPr>
  </w:style>
  <w:style w:type="paragraph" w:styleId="Heading9">
    <w:name w:val="heading 9"/>
    <w:basedOn w:val="Normal"/>
    <w:next w:val="Normal"/>
    <w:link w:val="Heading9Char"/>
    <w:uiPriority w:val="9"/>
    <w:unhideWhenUsed/>
    <w:qFormat/>
    <w:rsid w:val="008962EF"/>
    <w:pPr>
      <w:keepNext/>
      <w:keepLines/>
      <w:spacing w:before="40"/>
      <w:outlineLvl w:val="8"/>
    </w:pPr>
    <w:rPr>
      <w:rFonts w:asciiTheme="majorHAnsi" w:eastAsiaTheme="majorEastAsia" w:hAnsiTheme="majorHAnsi" w:cstheme="majorBid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paragraph" w:styleId="ListParagraph">
    <w:name w:val="List Paragraph"/>
    <w:basedOn w:val="Normal"/>
    <w:uiPriority w:val="34"/>
    <w:qFormat/>
    <w:rsid w:val="00995C4C"/>
    <w:pPr>
      <w:ind w:left="720"/>
      <w:contextualSpacing/>
    </w:pPr>
  </w:style>
  <w:style w:type="character" w:customStyle="1" w:styleId="Hyperlink1">
    <w:name w:val="Hyperlink.1"/>
    <w:basedOn w:val="DefaultParagraphFont"/>
    <w:rsid w:val="001027B9"/>
  </w:style>
  <w:style w:type="paragraph" w:customStyle="1" w:styleId="MediumGrid1-Accent21">
    <w:name w:val="Medium Grid 1 - Accent 21"/>
    <w:rsid w:val="001027B9"/>
    <w:pPr>
      <w:pBdr>
        <w:top w:val="nil"/>
        <w:left w:val="nil"/>
        <w:bottom w:val="nil"/>
        <w:right w:val="nil"/>
        <w:between w:val="nil"/>
        <w:bar w:val="nil"/>
      </w:pBdr>
      <w:suppressAutoHyphens/>
      <w:ind w:left="720"/>
    </w:pPr>
    <w:rPr>
      <w:rFonts w:eastAsia="Arial Unicode MS" w:cs="Arial Unicode MS"/>
      <w:color w:val="000000"/>
      <w:u w:color="000000"/>
      <w:bdr w:val="nil"/>
    </w:rPr>
  </w:style>
  <w:style w:type="table" w:styleId="TableGrid">
    <w:name w:val="Table Grid"/>
    <w:basedOn w:val="TableNormal"/>
    <w:uiPriority w:val="59"/>
    <w:rsid w:val="00B907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43942"/>
    <w:rPr>
      <w:color w:val="0000FF" w:themeColor="hyperlink"/>
      <w:u w:val="single"/>
    </w:rPr>
  </w:style>
  <w:style w:type="character" w:styleId="UnresolvedMention">
    <w:name w:val="Unresolved Mention"/>
    <w:basedOn w:val="DefaultParagraphFont"/>
    <w:uiPriority w:val="99"/>
    <w:semiHidden/>
    <w:unhideWhenUsed/>
    <w:rsid w:val="00743942"/>
    <w:rPr>
      <w:color w:val="605E5C"/>
      <w:shd w:val="clear" w:color="auto" w:fill="E1DFDD"/>
    </w:rPr>
  </w:style>
  <w:style w:type="paragraph" w:styleId="Caption">
    <w:name w:val="caption"/>
    <w:basedOn w:val="Normal"/>
    <w:next w:val="Normal"/>
    <w:uiPriority w:val="35"/>
    <w:unhideWhenUsed/>
    <w:qFormat/>
    <w:rsid w:val="00EA019B"/>
    <w:pPr>
      <w:spacing w:after="200"/>
    </w:pPr>
    <w:rPr>
      <w:i/>
      <w:iCs/>
      <w:color w:val="1F497D" w:themeColor="text2"/>
      <w:sz w:val="18"/>
      <w:szCs w:val="18"/>
    </w:rPr>
  </w:style>
  <w:style w:type="character" w:styleId="LineNumber">
    <w:name w:val="line number"/>
    <w:basedOn w:val="DefaultParagraphFont"/>
    <w:uiPriority w:val="99"/>
    <w:semiHidden/>
    <w:unhideWhenUsed/>
    <w:rsid w:val="00730546"/>
  </w:style>
  <w:style w:type="paragraph" w:customStyle="1" w:styleId="MDPI42tablebody">
    <w:name w:val="MDPI_4.2_table_body"/>
    <w:qFormat/>
    <w:rsid w:val="00C217D3"/>
    <w:pPr>
      <w:adjustRightInd w:val="0"/>
      <w:snapToGrid w:val="0"/>
      <w:spacing w:line="260" w:lineRule="atLeast"/>
      <w:jc w:val="center"/>
    </w:pPr>
    <w:rPr>
      <w:rFonts w:ascii="Palatino Linotype" w:hAnsi="Palatino Linotype"/>
      <w:snapToGrid w:val="0"/>
      <w:color w:val="000000"/>
      <w:sz w:val="20"/>
      <w:szCs w:val="20"/>
      <w:lang w:eastAsia="de-DE" w:bidi="en-US"/>
    </w:rPr>
  </w:style>
  <w:style w:type="character" w:styleId="FollowedHyperlink">
    <w:name w:val="FollowedHyperlink"/>
    <w:basedOn w:val="DefaultParagraphFont"/>
    <w:uiPriority w:val="99"/>
    <w:semiHidden/>
    <w:unhideWhenUsed/>
    <w:rsid w:val="00F47BE4"/>
    <w:rPr>
      <w:color w:val="800080" w:themeColor="followedHyperlink"/>
      <w:u w:val="single"/>
    </w:rPr>
  </w:style>
  <w:style w:type="paragraph" w:styleId="Header">
    <w:name w:val="header"/>
    <w:basedOn w:val="Normal"/>
    <w:link w:val="HeaderChar"/>
    <w:uiPriority w:val="99"/>
    <w:unhideWhenUsed/>
    <w:rsid w:val="00BC5E4C"/>
    <w:pPr>
      <w:tabs>
        <w:tab w:val="center" w:pos="4513"/>
        <w:tab w:val="right" w:pos="9026"/>
      </w:tabs>
    </w:pPr>
  </w:style>
  <w:style w:type="character" w:customStyle="1" w:styleId="HeaderChar">
    <w:name w:val="Header Char"/>
    <w:basedOn w:val="DefaultParagraphFont"/>
    <w:link w:val="Header"/>
    <w:uiPriority w:val="99"/>
    <w:rsid w:val="00BC5E4C"/>
  </w:style>
  <w:style w:type="paragraph" w:styleId="Footer">
    <w:name w:val="footer"/>
    <w:basedOn w:val="Normal"/>
    <w:link w:val="FooterChar"/>
    <w:uiPriority w:val="99"/>
    <w:unhideWhenUsed/>
    <w:rsid w:val="00BC5E4C"/>
    <w:pPr>
      <w:tabs>
        <w:tab w:val="center" w:pos="4513"/>
        <w:tab w:val="right" w:pos="9026"/>
      </w:tabs>
    </w:pPr>
  </w:style>
  <w:style w:type="character" w:customStyle="1" w:styleId="FooterChar">
    <w:name w:val="Footer Char"/>
    <w:basedOn w:val="DefaultParagraphFont"/>
    <w:link w:val="Footer"/>
    <w:uiPriority w:val="99"/>
    <w:rsid w:val="00BC5E4C"/>
  </w:style>
  <w:style w:type="paragraph" w:styleId="Bibliography">
    <w:name w:val="Bibliography"/>
    <w:basedOn w:val="Normal"/>
    <w:next w:val="Normal"/>
    <w:uiPriority w:val="37"/>
    <w:unhideWhenUsed/>
    <w:rsid w:val="00BE1652"/>
  </w:style>
  <w:style w:type="character" w:styleId="PlaceholderText">
    <w:name w:val="Placeholder Text"/>
    <w:basedOn w:val="DefaultParagraphFont"/>
    <w:uiPriority w:val="99"/>
    <w:semiHidden/>
    <w:rsid w:val="002B1768"/>
    <w:rPr>
      <w:color w:val="666666"/>
    </w:rPr>
  </w:style>
  <w:style w:type="character" w:customStyle="1" w:styleId="Heading7Char">
    <w:name w:val="Heading 7 Char"/>
    <w:basedOn w:val="DefaultParagraphFont"/>
    <w:link w:val="Heading7"/>
    <w:uiPriority w:val="9"/>
    <w:rsid w:val="008962EF"/>
    <w:rPr>
      <w:rFonts w:asciiTheme="majorHAnsi" w:eastAsiaTheme="majorEastAsia" w:hAnsiTheme="majorHAnsi" w:cstheme="majorBidi"/>
      <w:i/>
      <w:iCs/>
      <w:color w:val="243F60"/>
    </w:rPr>
  </w:style>
  <w:style w:type="character" w:customStyle="1" w:styleId="Heading8Char">
    <w:name w:val="Heading 8 Char"/>
    <w:basedOn w:val="DefaultParagraphFont"/>
    <w:link w:val="Heading8"/>
    <w:uiPriority w:val="9"/>
    <w:rsid w:val="008962EF"/>
    <w:rPr>
      <w:rFonts w:asciiTheme="majorHAnsi" w:eastAsiaTheme="majorEastAsia" w:hAnsiTheme="majorHAnsi" w:cstheme="majorBidi"/>
      <w:color w:val="272727"/>
      <w:sz w:val="21"/>
      <w:szCs w:val="21"/>
    </w:rPr>
  </w:style>
  <w:style w:type="character" w:customStyle="1" w:styleId="Heading9Char">
    <w:name w:val="Heading 9 Char"/>
    <w:basedOn w:val="DefaultParagraphFont"/>
    <w:link w:val="Heading9"/>
    <w:uiPriority w:val="9"/>
    <w:rsid w:val="008962EF"/>
    <w:rPr>
      <w:rFonts w:asciiTheme="majorHAnsi" w:eastAsiaTheme="majorEastAsia" w:hAnsiTheme="majorHAnsi" w:cstheme="majorBidi"/>
      <w:i/>
      <w:iCs/>
      <w:color w:val="272727"/>
      <w:sz w:val="21"/>
      <w:szCs w:val="21"/>
    </w:rPr>
  </w:style>
  <w:style w:type="paragraph" w:styleId="Quote">
    <w:name w:val="Quote"/>
    <w:basedOn w:val="Normal"/>
    <w:next w:val="Normal"/>
    <w:link w:val="QuoteChar"/>
    <w:uiPriority w:val="29"/>
    <w:qFormat/>
    <w:rsid w:val="008962EF"/>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8962EF"/>
    <w:rPr>
      <w:i/>
      <w:iCs/>
      <w:color w:val="404040" w:themeColor="text1" w:themeTint="BF"/>
    </w:rPr>
  </w:style>
  <w:style w:type="paragraph" w:styleId="IntenseQuote">
    <w:name w:val="Intense Quote"/>
    <w:basedOn w:val="Normal"/>
    <w:next w:val="Normal"/>
    <w:link w:val="IntenseQuoteChar"/>
    <w:uiPriority w:val="30"/>
    <w:qFormat/>
    <w:rsid w:val="008962EF"/>
    <w:pP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8962EF"/>
    <w:rPr>
      <w:i/>
      <w:iCs/>
      <w:color w:val="4F81BD" w:themeColor="accent1"/>
    </w:rPr>
  </w:style>
  <w:style w:type="paragraph" w:styleId="TOC1">
    <w:name w:val="toc 1"/>
    <w:basedOn w:val="Normal"/>
    <w:next w:val="Normal"/>
    <w:uiPriority w:val="39"/>
    <w:unhideWhenUsed/>
    <w:rsid w:val="008962EF"/>
    <w:pPr>
      <w:spacing w:after="100"/>
    </w:pPr>
  </w:style>
  <w:style w:type="paragraph" w:styleId="TOC2">
    <w:name w:val="toc 2"/>
    <w:basedOn w:val="Normal"/>
    <w:next w:val="Normal"/>
    <w:uiPriority w:val="39"/>
    <w:unhideWhenUsed/>
    <w:rsid w:val="008962EF"/>
    <w:pPr>
      <w:spacing w:after="100"/>
      <w:ind w:left="220"/>
    </w:pPr>
  </w:style>
  <w:style w:type="paragraph" w:styleId="TOC3">
    <w:name w:val="toc 3"/>
    <w:basedOn w:val="Normal"/>
    <w:next w:val="Normal"/>
    <w:uiPriority w:val="39"/>
    <w:unhideWhenUsed/>
    <w:rsid w:val="008962EF"/>
    <w:pPr>
      <w:spacing w:after="100"/>
      <w:ind w:left="440"/>
    </w:pPr>
  </w:style>
  <w:style w:type="paragraph" w:styleId="TOC4">
    <w:name w:val="toc 4"/>
    <w:basedOn w:val="Normal"/>
    <w:next w:val="Normal"/>
    <w:uiPriority w:val="39"/>
    <w:unhideWhenUsed/>
    <w:rsid w:val="008962EF"/>
    <w:pPr>
      <w:spacing w:after="100"/>
      <w:ind w:left="660"/>
    </w:pPr>
  </w:style>
  <w:style w:type="paragraph" w:styleId="TOC5">
    <w:name w:val="toc 5"/>
    <w:basedOn w:val="Normal"/>
    <w:next w:val="Normal"/>
    <w:uiPriority w:val="39"/>
    <w:unhideWhenUsed/>
    <w:rsid w:val="008962EF"/>
    <w:pPr>
      <w:spacing w:after="100"/>
      <w:ind w:left="880"/>
    </w:pPr>
  </w:style>
  <w:style w:type="paragraph" w:styleId="TOC6">
    <w:name w:val="toc 6"/>
    <w:basedOn w:val="Normal"/>
    <w:next w:val="Normal"/>
    <w:uiPriority w:val="39"/>
    <w:unhideWhenUsed/>
    <w:rsid w:val="008962EF"/>
    <w:pPr>
      <w:spacing w:after="100"/>
      <w:ind w:left="1100"/>
    </w:pPr>
  </w:style>
  <w:style w:type="paragraph" w:styleId="TOC7">
    <w:name w:val="toc 7"/>
    <w:basedOn w:val="Normal"/>
    <w:next w:val="Normal"/>
    <w:uiPriority w:val="39"/>
    <w:unhideWhenUsed/>
    <w:rsid w:val="008962EF"/>
    <w:pPr>
      <w:spacing w:after="100"/>
      <w:ind w:left="1320"/>
    </w:pPr>
  </w:style>
  <w:style w:type="paragraph" w:styleId="TOC8">
    <w:name w:val="toc 8"/>
    <w:basedOn w:val="Normal"/>
    <w:next w:val="Normal"/>
    <w:uiPriority w:val="39"/>
    <w:unhideWhenUsed/>
    <w:rsid w:val="008962EF"/>
    <w:pPr>
      <w:spacing w:after="100"/>
      <w:ind w:left="1540"/>
    </w:pPr>
  </w:style>
  <w:style w:type="paragraph" w:styleId="TOC9">
    <w:name w:val="toc 9"/>
    <w:basedOn w:val="Normal"/>
    <w:next w:val="Normal"/>
    <w:uiPriority w:val="39"/>
    <w:unhideWhenUsed/>
    <w:rsid w:val="008962EF"/>
    <w:pPr>
      <w:spacing w:after="100"/>
      <w:ind w:left="1760"/>
    </w:pPr>
  </w:style>
  <w:style w:type="paragraph" w:styleId="EndnoteText">
    <w:name w:val="endnote text"/>
    <w:basedOn w:val="Normal"/>
    <w:link w:val="EndnoteTextChar"/>
    <w:uiPriority w:val="99"/>
    <w:semiHidden/>
    <w:unhideWhenUsed/>
    <w:rsid w:val="008962EF"/>
    <w:rPr>
      <w:sz w:val="20"/>
      <w:szCs w:val="20"/>
    </w:rPr>
  </w:style>
  <w:style w:type="character" w:customStyle="1" w:styleId="EndnoteTextChar">
    <w:name w:val="Endnote Text Char"/>
    <w:basedOn w:val="DefaultParagraphFont"/>
    <w:link w:val="EndnoteText"/>
    <w:uiPriority w:val="99"/>
    <w:semiHidden/>
    <w:rsid w:val="008962EF"/>
    <w:rPr>
      <w:sz w:val="20"/>
      <w:szCs w:val="20"/>
    </w:rPr>
  </w:style>
  <w:style w:type="paragraph" w:styleId="FootnoteText">
    <w:name w:val="footnote text"/>
    <w:basedOn w:val="Normal"/>
    <w:link w:val="FootnoteTextChar"/>
    <w:uiPriority w:val="99"/>
    <w:semiHidden/>
    <w:unhideWhenUsed/>
    <w:rsid w:val="008962EF"/>
    <w:rPr>
      <w:sz w:val="20"/>
      <w:szCs w:val="20"/>
    </w:rPr>
  </w:style>
  <w:style w:type="character" w:customStyle="1" w:styleId="FootnoteTextChar">
    <w:name w:val="Footnote Text Char"/>
    <w:basedOn w:val="DefaultParagraphFont"/>
    <w:link w:val="FootnoteText"/>
    <w:uiPriority w:val="99"/>
    <w:semiHidden/>
    <w:rsid w:val="008962EF"/>
    <w:rPr>
      <w:sz w:val="20"/>
      <w:szCs w:val="20"/>
    </w:rPr>
  </w:style>
  <w:style w:type="character" w:customStyle="1" w:styleId="jss820">
    <w:name w:val="jss820"/>
    <w:basedOn w:val="DefaultParagraphFont"/>
    <w:rsid w:val="00604C3E"/>
  </w:style>
  <w:style w:type="character" w:styleId="CommentReference">
    <w:name w:val="annotation reference"/>
    <w:basedOn w:val="DefaultParagraphFont"/>
    <w:uiPriority w:val="99"/>
    <w:semiHidden/>
    <w:unhideWhenUsed/>
    <w:rsid w:val="00E0662F"/>
    <w:rPr>
      <w:sz w:val="16"/>
      <w:szCs w:val="16"/>
    </w:rPr>
  </w:style>
  <w:style w:type="paragraph" w:styleId="CommentText">
    <w:name w:val="annotation text"/>
    <w:basedOn w:val="Normal"/>
    <w:link w:val="CommentTextChar"/>
    <w:uiPriority w:val="99"/>
    <w:unhideWhenUsed/>
    <w:rsid w:val="00E0662F"/>
    <w:pPr>
      <w:spacing w:line="240" w:lineRule="auto"/>
    </w:pPr>
    <w:rPr>
      <w:sz w:val="20"/>
      <w:szCs w:val="20"/>
    </w:rPr>
  </w:style>
  <w:style w:type="character" w:customStyle="1" w:styleId="CommentTextChar">
    <w:name w:val="Comment Text Char"/>
    <w:basedOn w:val="DefaultParagraphFont"/>
    <w:link w:val="CommentText"/>
    <w:uiPriority w:val="99"/>
    <w:rsid w:val="00E0662F"/>
    <w:rPr>
      <w:sz w:val="20"/>
      <w:szCs w:val="20"/>
    </w:rPr>
  </w:style>
  <w:style w:type="paragraph" w:styleId="CommentSubject">
    <w:name w:val="annotation subject"/>
    <w:basedOn w:val="CommentText"/>
    <w:next w:val="CommentText"/>
    <w:link w:val="CommentSubjectChar"/>
    <w:uiPriority w:val="99"/>
    <w:semiHidden/>
    <w:unhideWhenUsed/>
    <w:rsid w:val="00E0662F"/>
    <w:rPr>
      <w:b/>
      <w:bCs/>
    </w:rPr>
  </w:style>
  <w:style w:type="character" w:customStyle="1" w:styleId="CommentSubjectChar">
    <w:name w:val="Comment Subject Char"/>
    <w:basedOn w:val="CommentTextChar"/>
    <w:link w:val="CommentSubject"/>
    <w:uiPriority w:val="99"/>
    <w:semiHidden/>
    <w:rsid w:val="00E0662F"/>
    <w:rPr>
      <w:b/>
      <w:bCs/>
      <w:sz w:val="20"/>
      <w:szCs w:val="20"/>
    </w:rPr>
  </w:style>
  <w:style w:type="paragraph" w:styleId="BalloonText">
    <w:name w:val="Balloon Text"/>
    <w:basedOn w:val="Normal"/>
    <w:link w:val="BalloonTextChar"/>
    <w:uiPriority w:val="99"/>
    <w:semiHidden/>
    <w:unhideWhenUsed/>
    <w:rsid w:val="0088187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187E"/>
    <w:rPr>
      <w:rFonts w:ascii="Segoe UI" w:hAnsi="Segoe UI" w:cs="Segoe UI"/>
      <w:sz w:val="18"/>
      <w:szCs w:val="18"/>
    </w:rPr>
  </w:style>
  <w:style w:type="paragraph" w:styleId="BlockText">
    <w:name w:val="Block Text"/>
    <w:basedOn w:val="Normal"/>
    <w:uiPriority w:val="99"/>
    <w:semiHidden/>
    <w:unhideWhenUsed/>
    <w:rsid w:val="0088187E"/>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
    <w:name w:val="Body Text"/>
    <w:basedOn w:val="Normal"/>
    <w:link w:val="BodyTextChar"/>
    <w:uiPriority w:val="99"/>
    <w:semiHidden/>
    <w:unhideWhenUsed/>
    <w:rsid w:val="0088187E"/>
    <w:pPr>
      <w:spacing w:after="120"/>
    </w:pPr>
  </w:style>
  <w:style w:type="character" w:customStyle="1" w:styleId="BodyTextChar">
    <w:name w:val="Body Text Char"/>
    <w:basedOn w:val="DefaultParagraphFont"/>
    <w:link w:val="BodyText"/>
    <w:uiPriority w:val="99"/>
    <w:semiHidden/>
    <w:rsid w:val="0088187E"/>
  </w:style>
  <w:style w:type="paragraph" w:styleId="BodyText2">
    <w:name w:val="Body Text 2"/>
    <w:basedOn w:val="Normal"/>
    <w:link w:val="BodyText2Char"/>
    <w:uiPriority w:val="99"/>
    <w:semiHidden/>
    <w:unhideWhenUsed/>
    <w:rsid w:val="0088187E"/>
    <w:pPr>
      <w:spacing w:after="120" w:line="480" w:lineRule="auto"/>
    </w:pPr>
  </w:style>
  <w:style w:type="character" w:customStyle="1" w:styleId="BodyText2Char">
    <w:name w:val="Body Text 2 Char"/>
    <w:basedOn w:val="DefaultParagraphFont"/>
    <w:link w:val="BodyText2"/>
    <w:uiPriority w:val="99"/>
    <w:semiHidden/>
    <w:rsid w:val="0088187E"/>
  </w:style>
  <w:style w:type="paragraph" w:styleId="BodyText3">
    <w:name w:val="Body Text 3"/>
    <w:basedOn w:val="Normal"/>
    <w:link w:val="BodyText3Char"/>
    <w:uiPriority w:val="99"/>
    <w:semiHidden/>
    <w:unhideWhenUsed/>
    <w:rsid w:val="0088187E"/>
    <w:pPr>
      <w:spacing w:after="120"/>
    </w:pPr>
    <w:rPr>
      <w:sz w:val="16"/>
      <w:szCs w:val="16"/>
    </w:rPr>
  </w:style>
  <w:style w:type="character" w:customStyle="1" w:styleId="BodyText3Char">
    <w:name w:val="Body Text 3 Char"/>
    <w:basedOn w:val="DefaultParagraphFont"/>
    <w:link w:val="BodyText3"/>
    <w:uiPriority w:val="99"/>
    <w:semiHidden/>
    <w:rsid w:val="0088187E"/>
    <w:rPr>
      <w:sz w:val="16"/>
      <w:szCs w:val="16"/>
    </w:rPr>
  </w:style>
  <w:style w:type="paragraph" w:styleId="BodyTextFirstIndent">
    <w:name w:val="Body Text First Indent"/>
    <w:basedOn w:val="BodyText"/>
    <w:link w:val="BodyTextFirstIndentChar"/>
    <w:uiPriority w:val="99"/>
    <w:semiHidden/>
    <w:unhideWhenUsed/>
    <w:rsid w:val="0088187E"/>
    <w:pPr>
      <w:spacing w:after="0"/>
      <w:ind w:firstLine="360"/>
    </w:pPr>
  </w:style>
  <w:style w:type="character" w:customStyle="1" w:styleId="BodyTextFirstIndentChar">
    <w:name w:val="Body Text First Indent Char"/>
    <w:basedOn w:val="BodyTextChar"/>
    <w:link w:val="BodyTextFirstIndent"/>
    <w:uiPriority w:val="99"/>
    <w:semiHidden/>
    <w:rsid w:val="0088187E"/>
  </w:style>
  <w:style w:type="paragraph" w:styleId="BodyTextIndent">
    <w:name w:val="Body Text Indent"/>
    <w:basedOn w:val="Normal"/>
    <w:link w:val="BodyTextIndentChar"/>
    <w:uiPriority w:val="99"/>
    <w:semiHidden/>
    <w:unhideWhenUsed/>
    <w:rsid w:val="0088187E"/>
    <w:pPr>
      <w:spacing w:after="120"/>
      <w:ind w:left="283"/>
    </w:pPr>
  </w:style>
  <w:style w:type="character" w:customStyle="1" w:styleId="BodyTextIndentChar">
    <w:name w:val="Body Text Indent Char"/>
    <w:basedOn w:val="DefaultParagraphFont"/>
    <w:link w:val="BodyTextIndent"/>
    <w:uiPriority w:val="99"/>
    <w:semiHidden/>
    <w:rsid w:val="0088187E"/>
  </w:style>
  <w:style w:type="paragraph" w:styleId="BodyTextFirstIndent2">
    <w:name w:val="Body Text First Indent 2"/>
    <w:basedOn w:val="BodyTextIndent"/>
    <w:link w:val="BodyTextFirstIndent2Char"/>
    <w:uiPriority w:val="99"/>
    <w:semiHidden/>
    <w:unhideWhenUsed/>
    <w:rsid w:val="0088187E"/>
    <w:pPr>
      <w:spacing w:after="0"/>
      <w:ind w:left="360" w:firstLine="360"/>
    </w:pPr>
  </w:style>
  <w:style w:type="character" w:customStyle="1" w:styleId="BodyTextFirstIndent2Char">
    <w:name w:val="Body Text First Indent 2 Char"/>
    <w:basedOn w:val="BodyTextIndentChar"/>
    <w:link w:val="BodyTextFirstIndent2"/>
    <w:uiPriority w:val="99"/>
    <w:semiHidden/>
    <w:rsid w:val="0088187E"/>
  </w:style>
  <w:style w:type="paragraph" w:styleId="BodyTextIndent2">
    <w:name w:val="Body Text Indent 2"/>
    <w:basedOn w:val="Normal"/>
    <w:link w:val="BodyTextIndent2Char"/>
    <w:uiPriority w:val="99"/>
    <w:semiHidden/>
    <w:unhideWhenUsed/>
    <w:rsid w:val="0088187E"/>
    <w:pPr>
      <w:spacing w:after="120" w:line="480" w:lineRule="auto"/>
      <w:ind w:left="283"/>
    </w:pPr>
  </w:style>
  <w:style w:type="character" w:customStyle="1" w:styleId="BodyTextIndent2Char">
    <w:name w:val="Body Text Indent 2 Char"/>
    <w:basedOn w:val="DefaultParagraphFont"/>
    <w:link w:val="BodyTextIndent2"/>
    <w:uiPriority w:val="99"/>
    <w:semiHidden/>
    <w:rsid w:val="0088187E"/>
  </w:style>
  <w:style w:type="paragraph" w:styleId="BodyTextIndent3">
    <w:name w:val="Body Text Indent 3"/>
    <w:basedOn w:val="Normal"/>
    <w:link w:val="BodyTextIndent3Char"/>
    <w:uiPriority w:val="99"/>
    <w:semiHidden/>
    <w:unhideWhenUsed/>
    <w:rsid w:val="0088187E"/>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88187E"/>
    <w:rPr>
      <w:sz w:val="16"/>
      <w:szCs w:val="16"/>
    </w:rPr>
  </w:style>
  <w:style w:type="paragraph" w:styleId="Closing">
    <w:name w:val="Closing"/>
    <w:basedOn w:val="Normal"/>
    <w:link w:val="ClosingChar"/>
    <w:uiPriority w:val="99"/>
    <w:semiHidden/>
    <w:unhideWhenUsed/>
    <w:rsid w:val="0088187E"/>
    <w:pPr>
      <w:spacing w:line="240" w:lineRule="auto"/>
      <w:ind w:left="4252"/>
    </w:pPr>
  </w:style>
  <w:style w:type="character" w:customStyle="1" w:styleId="ClosingChar">
    <w:name w:val="Closing Char"/>
    <w:basedOn w:val="DefaultParagraphFont"/>
    <w:link w:val="Closing"/>
    <w:uiPriority w:val="99"/>
    <w:semiHidden/>
    <w:rsid w:val="0088187E"/>
  </w:style>
  <w:style w:type="paragraph" w:styleId="Date">
    <w:name w:val="Date"/>
    <w:basedOn w:val="Normal"/>
    <w:next w:val="Normal"/>
    <w:link w:val="DateChar"/>
    <w:uiPriority w:val="99"/>
    <w:semiHidden/>
    <w:unhideWhenUsed/>
    <w:rsid w:val="0088187E"/>
  </w:style>
  <w:style w:type="character" w:customStyle="1" w:styleId="DateChar">
    <w:name w:val="Date Char"/>
    <w:basedOn w:val="DefaultParagraphFont"/>
    <w:link w:val="Date"/>
    <w:uiPriority w:val="99"/>
    <w:semiHidden/>
    <w:rsid w:val="0088187E"/>
  </w:style>
  <w:style w:type="paragraph" w:styleId="DocumentMap">
    <w:name w:val="Document Map"/>
    <w:basedOn w:val="Normal"/>
    <w:link w:val="DocumentMapChar"/>
    <w:uiPriority w:val="99"/>
    <w:semiHidden/>
    <w:unhideWhenUsed/>
    <w:rsid w:val="0088187E"/>
    <w:pPr>
      <w:spacing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8187E"/>
    <w:rPr>
      <w:rFonts w:ascii="Segoe UI" w:hAnsi="Segoe UI" w:cs="Segoe UI"/>
      <w:sz w:val="16"/>
      <w:szCs w:val="16"/>
    </w:rPr>
  </w:style>
  <w:style w:type="paragraph" w:styleId="E-mailSignature">
    <w:name w:val="E-mail Signature"/>
    <w:basedOn w:val="Normal"/>
    <w:link w:val="E-mailSignatureChar"/>
    <w:uiPriority w:val="99"/>
    <w:semiHidden/>
    <w:unhideWhenUsed/>
    <w:rsid w:val="0088187E"/>
    <w:pPr>
      <w:spacing w:line="240" w:lineRule="auto"/>
    </w:pPr>
  </w:style>
  <w:style w:type="character" w:customStyle="1" w:styleId="E-mailSignatureChar">
    <w:name w:val="E-mail Signature Char"/>
    <w:basedOn w:val="DefaultParagraphFont"/>
    <w:link w:val="E-mailSignature"/>
    <w:uiPriority w:val="99"/>
    <w:semiHidden/>
    <w:rsid w:val="0088187E"/>
  </w:style>
  <w:style w:type="paragraph" w:styleId="EnvelopeAddress">
    <w:name w:val="envelope address"/>
    <w:basedOn w:val="Normal"/>
    <w:uiPriority w:val="99"/>
    <w:semiHidden/>
    <w:unhideWhenUsed/>
    <w:rsid w:val="0088187E"/>
    <w:pPr>
      <w:framePr w:w="7920" w:h="1980" w:hRule="exact" w:hSpace="180" w:wrap="auto" w:hAnchor="page" w:xAlign="center" w:yAlign="bottom"/>
      <w:spacing w:line="240" w:lineRule="auto"/>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88187E"/>
    <w:pPr>
      <w:spacing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88187E"/>
    <w:pPr>
      <w:spacing w:line="240" w:lineRule="auto"/>
    </w:pPr>
    <w:rPr>
      <w:i/>
      <w:iCs/>
    </w:rPr>
  </w:style>
  <w:style w:type="character" w:customStyle="1" w:styleId="HTMLAddressChar">
    <w:name w:val="HTML Address Char"/>
    <w:basedOn w:val="DefaultParagraphFont"/>
    <w:link w:val="HTMLAddress"/>
    <w:uiPriority w:val="99"/>
    <w:semiHidden/>
    <w:rsid w:val="0088187E"/>
    <w:rPr>
      <w:i/>
      <w:iCs/>
    </w:rPr>
  </w:style>
  <w:style w:type="paragraph" w:styleId="HTMLPreformatted">
    <w:name w:val="HTML Preformatted"/>
    <w:basedOn w:val="Normal"/>
    <w:link w:val="HTMLPreformattedChar"/>
    <w:uiPriority w:val="99"/>
    <w:semiHidden/>
    <w:unhideWhenUsed/>
    <w:rsid w:val="0088187E"/>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8187E"/>
    <w:rPr>
      <w:rFonts w:ascii="Consolas" w:hAnsi="Consolas"/>
      <w:sz w:val="20"/>
      <w:szCs w:val="20"/>
    </w:rPr>
  </w:style>
  <w:style w:type="paragraph" w:styleId="Index1">
    <w:name w:val="index 1"/>
    <w:basedOn w:val="Normal"/>
    <w:next w:val="Normal"/>
    <w:autoRedefine/>
    <w:uiPriority w:val="99"/>
    <w:semiHidden/>
    <w:unhideWhenUsed/>
    <w:rsid w:val="0088187E"/>
    <w:pPr>
      <w:spacing w:line="240" w:lineRule="auto"/>
      <w:ind w:left="240" w:hanging="240"/>
    </w:pPr>
  </w:style>
  <w:style w:type="paragraph" w:styleId="Index2">
    <w:name w:val="index 2"/>
    <w:basedOn w:val="Normal"/>
    <w:next w:val="Normal"/>
    <w:autoRedefine/>
    <w:uiPriority w:val="99"/>
    <w:semiHidden/>
    <w:unhideWhenUsed/>
    <w:rsid w:val="0088187E"/>
    <w:pPr>
      <w:spacing w:line="240" w:lineRule="auto"/>
      <w:ind w:left="480" w:hanging="240"/>
    </w:pPr>
  </w:style>
  <w:style w:type="paragraph" w:styleId="Index3">
    <w:name w:val="index 3"/>
    <w:basedOn w:val="Normal"/>
    <w:next w:val="Normal"/>
    <w:autoRedefine/>
    <w:uiPriority w:val="99"/>
    <w:semiHidden/>
    <w:unhideWhenUsed/>
    <w:rsid w:val="0088187E"/>
    <w:pPr>
      <w:spacing w:line="240" w:lineRule="auto"/>
      <w:ind w:left="720" w:hanging="240"/>
    </w:pPr>
  </w:style>
  <w:style w:type="paragraph" w:styleId="Index4">
    <w:name w:val="index 4"/>
    <w:basedOn w:val="Normal"/>
    <w:next w:val="Normal"/>
    <w:autoRedefine/>
    <w:uiPriority w:val="99"/>
    <w:semiHidden/>
    <w:unhideWhenUsed/>
    <w:rsid w:val="0088187E"/>
    <w:pPr>
      <w:spacing w:line="240" w:lineRule="auto"/>
      <w:ind w:left="960" w:hanging="240"/>
    </w:pPr>
  </w:style>
  <w:style w:type="paragraph" w:styleId="Index5">
    <w:name w:val="index 5"/>
    <w:basedOn w:val="Normal"/>
    <w:next w:val="Normal"/>
    <w:autoRedefine/>
    <w:uiPriority w:val="99"/>
    <w:semiHidden/>
    <w:unhideWhenUsed/>
    <w:rsid w:val="0088187E"/>
    <w:pPr>
      <w:spacing w:line="240" w:lineRule="auto"/>
      <w:ind w:left="1200" w:hanging="240"/>
    </w:pPr>
  </w:style>
  <w:style w:type="paragraph" w:styleId="Index6">
    <w:name w:val="index 6"/>
    <w:basedOn w:val="Normal"/>
    <w:next w:val="Normal"/>
    <w:autoRedefine/>
    <w:uiPriority w:val="99"/>
    <w:semiHidden/>
    <w:unhideWhenUsed/>
    <w:rsid w:val="0088187E"/>
    <w:pPr>
      <w:spacing w:line="240" w:lineRule="auto"/>
      <w:ind w:left="1440" w:hanging="240"/>
    </w:pPr>
  </w:style>
  <w:style w:type="paragraph" w:styleId="Index7">
    <w:name w:val="index 7"/>
    <w:basedOn w:val="Normal"/>
    <w:next w:val="Normal"/>
    <w:autoRedefine/>
    <w:uiPriority w:val="99"/>
    <w:semiHidden/>
    <w:unhideWhenUsed/>
    <w:rsid w:val="0088187E"/>
    <w:pPr>
      <w:spacing w:line="240" w:lineRule="auto"/>
      <w:ind w:left="1680" w:hanging="240"/>
    </w:pPr>
  </w:style>
  <w:style w:type="paragraph" w:styleId="Index8">
    <w:name w:val="index 8"/>
    <w:basedOn w:val="Normal"/>
    <w:next w:val="Normal"/>
    <w:autoRedefine/>
    <w:uiPriority w:val="99"/>
    <w:semiHidden/>
    <w:unhideWhenUsed/>
    <w:rsid w:val="0088187E"/>
    <w:pPr>
      <w:spacing w:line="240" w:lineRule="auto"/>
      <w:ind w:left="1920" w:hanging="240"/>
    </w:pPr>
  </w:style>
  <w:style w:type="paragraph" w:styleId="Index9">
    <w:name w:val="index 9"/>
    <w:basedOn w:val="Normal"/>
    <w:next w:val="Normal"/>
    <w:autoRedefine/>
    <w:uiPriority w:val="99"/>
    <w:semiHidden/>
    <w:unhideWhenUsed/>
    <w:rsid w:val="0088187E"/>
    <w:pPr>
      <w:spacing w:line="240" w:lineRule="auto"/>
      <w:ind w:left="2160" w:hanging="240"/>
    </w:pPr>
  </w:style>
  <w:style w:type="paragraph" w:styleId="IndexHeading">
    <w:name w:val="index heading"/>
    <w:basedOn w:val="Normal"/>
    <w:next w:val="Index1"/>
    <w:uiPriority w:val="99"/>
    <w:semiHidden/>
    <w:unhideWhenUsed/>
    <w:rsid w:val="0088187E"/>
    <w:rPr>
      <w:rFonts w:asciiTheme="majorHAnsi" w:eastAsiaTheme="majorEastAsia" w:hAnsiTheme="majorHAnsi" w:cstheme="majorBidi"/>
      <w:b/>
      <w:bCs/>
    </w:rPr>
  </w:style>
  <w:style w:type="paragraph" w:styleId="List">
    <w:name w:val="List"/>
    <w:basedOn w:val="Normal"/>
    <w:uiPriority w:val="99"/>
    <w:semiHidden/>
    <w:unhideWhenUsed/>
    <w:rsid w:val="0088187E"/>
    <w:pPr>
      <w:ind w:left="283" w:hanging="283"/>
      <w:contextualSpacing/>
    </w:pPr>
  </w:style>
  <w:style w:type="paragraph" w:styleId="List2">
    <w:name w:val="List 2"/>
    <w:basedOn w:val="Normal"/>
    <w:uiPriority w:val="99"/>
    <w:semiHidden/>
    <w:unhideWhenUsed/>
    <w:rsid w:val="0088187E"/>
    <w:pPr>
      <w:ind w:left="566" w:hanging="283"/>
      <w:contextualSpacing/>
    </w:pPr>
  </w:style>
  <w:style w:type="paragraph" w:styleId="List3">
    <w:name w:val="List 3"/>
    <w:basedOn w:val="Normal"/>
    <w:uiPriority w:val="99"/>
    <w:semiHidden/>
    <w:unhideWhenUsed/>
    <w:rsid w:val="0088187E"/>
    <w:pPr>
      <w:ind w:left="849" w:hanging="283"/>
      <w:contextualSpacing/>
    </w:pPr>
  </w:style>
  <w:style w:type="paragraph" w:styleId="List4">
    <w:name w:val="List 4"/>
    <w:basedOn w:val="Normal"/>
    <w:uiPriority w:val="99"/>
    <w:semiHidden/>
    <w:unhideWhenUsed/>
    <w:rsid w:val="0088187E"/>
    <w:pPr>
      <w:ind w:left="1132" w:hanging="283"/>
      <w:contextualSpacing/>
    </w:pPr>
  </w:style>
  <w:style w:type="paragraph" w:styleId="List5">
    <w:name w:val="List 5"/>
    <w:basedOn w:val="Normal"/>
    <w:uiPriority w:val="99"/>
    <w:semiHidden/>
    <w:unhideWhenUsed/>
    <w:rsid w:val="0088187E"/>
    <w:pPr>
      <w:ind w:left="1415" w:hanging="283"/>
      <w:contextualSpacing/>
    </w:pPr>
  </w:style>
  <w:style w:type="paragraph" w:styleId="ListBullet">
    <w:name w:val="List Bullet"/>
    <w:basedOn w:val="Normal"/>
    <w:uiPriority w:val="99"/>
    <w:semiHidden/>
    <w:unhideWhenUsed/>
    <w:rsid w:val="0088187E"/>
    <w:pPr>
      <w:numPr>
        <w:numId w:val="16"/>
      </w:numPr>
      <w:contextualSpacing/>
    </w:pPr>
  </w:style>
  <w:style w:type="paragraph" w:styleId="ListBullet2">
    <w:name w:val="List Bullet 2"/>
    <w:basedOn w:val="Normal"/>
    <w:uiPriority w:val="99"/>
    <w:semiHidden/>
    <w:unhideWhenUsed/>
    <w:rsid w:val="0088187E"/>
    <w:pPr>
      <w:numPr>
        <w:numId w:val="17"/>
      </w:numPr>
      <w:contextualSpacing/>
    </w:pPr>
  </w:style>
  <w:style w:type="paragraph" w:styleId="ListBullet3">
    <w:name w:val="List Bullet 3"/>
    <w:basedOn w:val="Normal"/>
    <w:uiPriority w:val="99"/>
    <w:semiHidden/>
    <w:unhideWhenUsed/>
    <w:rsid w:val="0088187E"/>
    <w:pPr>
      <w:numPr>
        <w:numId w:val="18"/>
      </w:numPr>
      <w:contextualSpacing/>
    </w:pPr>
  </w:style>
  <w:style w:type="paragraph" w:styleId="ListBullet4">
    <w:name w:val="List Bullet 4"/>
    <w:basedOn w:val="Normal"/>
    <w:uiPriority w:val="99"/>
    <w:semiHidden/>
    <w:unhideWhenUsed/>
    <w:rsid w:val="0088187E"/>
    <w:pPr>
      <w:numPr>
        <w:numId w:val="19"/>
      </w:numPr>
      <w:contextualSpacing/>
    </w:pPr>
  </w:style>
  <w:style w:type="paragraph" w:styleId="ListBullet5">
    <w:name w:val="List Bullet 5"/>
    <w:basedOn w:val="Normal"/>
    <w:uiPriority w:val="99"/>
    <w:semiHidden/>
    <w:unhideWhenUsed/>
    <w:rsid w:val="0088187E"/>
    <w:pPr>
      <w:numPr>
        <w:numId w:val="20"/>
      </w:numPr>
      <w:contextualSpacing/>
    </w:pPr>
  </w:style>
  <w:style w:type="paragraph" w:styleId="ListContinue">
    <w:name w:val="List Continue"/>
    <w:basedOn w:val="Normal"/>
    <w:uiPriority w:val="99"/>
    <w:semiHidden/>
    <w:unhideWhenUsed/>
    <w:rsid w:val="0088187E"/>
    <w:pPr>
      <w:spacing w:after="120"/>
      <w:ind w:left="283"/>
      <w:contextualSpacing/>
    </w:pPr>
  </w:style>
  <w:style w:type="paragraph" w:styleId="ListContinue2">
    <w:name w:val="List Continue 2"/>
    <w:basedOn w:val="Normal"/>
    <w:uiPriority w:val="99"/>
    <w:semiHidden/>
    <w:unhideWhenUsed/>
    <w:rsid w:val="0088187E"/>
    <w:pPr>
      <w:spacing w:after="120"/>
      <w:ind w:left="566"/>
      <w:contextualSpacing/>
    </w:pPr>
  </w:style>
  <w:style w:type="paragraph" w:styleId="ListContinue3">
    <w:name w:val="List Continue 3"/>
    <w:basedOn w:val="Normal"/>
    <w:uiPriority w:val="99"/>
    <w:semiHidden/>
    <w:unhideWhenUsed/>
    <w:rsid w:val="0088187E"/>
    <w:pPr>
      <w:spacing w:after="120"/>
      <w:ind w:left="849"/>
      <w:contextualSpacing/>
    </w:pPr>
  </w:style>
  <w:style w:type="paragraph" w:styleId="ListContinue4">
    <w:name w:val="List Continue 4"/>
    <w:basedOn w:val="Normal"/>
    <w:uiPriority w:val="99"/>
    <w:semiHidden/>
    <w:unhideWhenUsed/>
    <w:rsid w:val="0088187E"/>
    <w:pPr>
      <w:spacing w:after="120"/>
      <w:ind w:left="1132"/>
      <w:contextualSpacing/>
    </w:pPr>
  </w:style>
  <w:style w:type="paragraph" w:styleId="ListContinue5">
    <w:name w:val="List Continue 5"/>
    <w:basedOn w:val="Normal"/>
    <w:uiPriority w:val="99"/>
    <w:semiHidden/>
    <w:unhideWhenUsed/>
    <w:rsid w:val="0088187E"/>
    <w:pPr>
      <w:spacing w:after="120"/>
      <w:ind w:left="1415"/>
      <w:contextualSpacing/>
    </w:pPr>
  </w:style>
  <w:style w:type="paragraph" w:styleId="ListNumber">
    <w:name w:val="List Number"/>
    <w:basedOn w:val="Normal"/>
    <w:uiPriority w:val="99"/>
    <w:semiHidden/>
    <w:unhideWhenUsed/>
    <w:rsid w:val="0088187E"/>
    <w:pPr>
      <w:numPr>
        <w:numId w:val="21"/>
      </w:numPr>
      <w:contextualSpacing/>
    </w:pPr>
  </w:style>
  <w:style w:type="paragraph" w:styleId="ListNumber2">
    <w:name w:val="List Number 2"/>
    <w:basedOn w:val="Normal"/>
    <w:uiPriority w:val="99"/>
    <w:semiHidden/>
    <w:unhideWhenUsed/>
    <w:rsid w:val="0088187E"/>
    <w:pPr>
      <w:numPr>
        <w:numId w:val="22"/>
      </w:numPr>
      <w:contextualSpacing/>
    </w:pPr>
  </w:style>
  <w:style w:type="paragraph" w:styleId="ListNumber3">
    <w:name w:val="List Number 3"/>
    <w:basedOn w:val="Normal"/>
    <w:uiPriority w:val="99"/>
    <w:semiHidden/>
    <w:unhideWhenUsed/>
    <w:rsid w:val="0088187E"/>
    <w:pPr>
      <w:numPr>
        <w:numId w:val="23"/>
      </w:numPr>
      <w:contextualSpacing/>
    </w:pPr>
  </w:style>
  <w:style w:type="paragraph" w:styleId="ListNumber4">
    <w:name w:val="List Number 4"/>
    <w:basedOn w:val="Normal"/>
    <w:uiPriority w:val="99"/>
    <w:semiHidden/>
    <w:unhideWhenUsed/>
    <w:rsid w:val="0088187E"/>
    <w:pPr>
      <w:numPr>
        <w:numId w:val="24"/>
      </w:numPr>
      <w:contextualSpacing/>
    </w:pPr>
  </w:style>
  <w:style w:type="paragraph" w:styleId="ListNumber5">
    <w:name w:val="List Number 5"/>
    <w:basedOn w:val="Normal"/>
    <w:uiPriority w:val="99"/>
    <w:semiHidden/>
    <w:unhideWhenUsed/>
    <w:rsid w:val="0088187E"/>
    <w:pPr>
      <w:numPr>
        <w:numId w:val="25"/>
      </w:numPr>
      <w:contextualSpacing/>
    </w:pPr>
  </w:style>
  <w:style w:type="paragraph" w:styleId="MacroText">
    <w:name w:val="macro"/>
    <w:link w:val="MacroTextChar"/>
    <w:uiPriority w:val="99"/>
    <w:semiHidden/>
    <w:unhideWhenUsed/>
    <w:rsid w:val="0088187E"/>
    <w:pPr>
      <w:tabs>
        <w:tab w:val="left" w:pos="480"/>
        <w:tab w:val="left" w:pos="960"/>
        <w:tab w:val="left" w:pos="1440"/>
        <w:tab w:val="left" w:pos="1920"/>
        <w:tab w:val="left" w:pos="2400"/>
        <w:tab w:val="left" w:pos="2880"/>
        <w:tab w:val="left" w:pos="3360"/>
        <w:tab w:val="left" w:pos="3840"/>
        <w:tab w:val="left" w:pos="4320"/>
      </w:tabs>
      <w:spacing w:line="360" w:lineRule="auto"/>
      <w:ind w:left="363"/>
    </w:pPr>
    <w:rPr>
      <w:rFonts w:ascii="Consolas" w:hAnsi="Consolas"/>
      <w:sz w:val="20"/>
      <w:szCs w:val="20"/>
    </w:rPr>
  </w:style>
  <w:style w:type="character" w:customStyle="1" w:styleId="MacroTextChar">
    <w:name w:val="Macro Text Char"/>
    <w:basedOn w:val="DefaultParagraphFont"/>
    <w:link w:val="MacroText"/>
    <w:uiPriority w:val="99"/>
    <w:semiHidden/>
    <w:rsid w:val="0088187E"/>
    <w:rPr>
      <w:rFonts w:ascii="Consolas" w:hAnsi="Consolas"/>
      <w:sz w:val="20"/>
      <w:szCs w:val="20"/>
    </w:rPr>
  </w:style>
  <w:style w:type="paragraph" w:styleId="MessageHeader">
    <w:name w:val="Message Header"/>
    <w:basedOn w:val="Normal"/>
    <w:link w:val="MessageHeaderChar"/>
    <w:uiPriority w:val="99"/>
    <w:semiHidden/>
    <w:unhideWhenUsed/>
    <w:rsid w:val="0088187E"/>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88187E"/>
    <w:rPr>
      <w:rFonts w:asciiTheme="majorHAnsi" w:eastAsiaTheme="majorEastAsia" w:hAnsiTheme="majorHAnsi" w:cstheme="majorBidi"/>
      <w:shd w:val="pct20" w:color="auto" w:fill="auto"/>
    </w:rPr>
  </w:style>
  <w:style w:type="paragraph" w:styleId="NoSpacing">
    <w:name w:val="No Spacing"/>
    <w:uiPriority w:val="1"/>
    <w:qFormat/>
    <w:rsid w:val="0088187E"/>
    <w:pPr>
      <w:ind w:left="363"/>
    </w:pPr>
  </w:style>
  <w:style w:type="paragraph" w:styleId="NormalWeb">
    <w:name w:val="Normal (Web)"/>
    <w:basedOn w:val="Normal"/>
    <w:uiPriority w:val="99"/>
    <w:semiHidden/>
    <w:unhideWhenUsed/>
    <w:rsid w:val="0088187E"/>
  </w:style>
  <w:style w:type="paragraph" w:styleId="NormalIndent">
    <w:name w:val="Normal Indent"/>
    <w:basedOn w:val="Normal"/>
    <w:uiPriority w:val="99"/>
    <w:semiHidden/>
    <w:unhideWhenUsed/>
    <w:rsid w:val="0088187E"/>
    <w:pPr>
      <w:ind w:left="720"/>
    </w:pPr>
  </w:style>
  <w:style w:type="paragraph" w:styleId="NoteHeading">
    <w:name w:val="Note Heading"/>
    <w:basedOn w:val="Normal"/>
    <w:next w:val="Normal"/>
    <w:link w:val="NoteHeadingChar"/>
    <w:uiPriority w:val="99"/>
    <w:semiHidden/>
    <w:unhideWhenUsed/>
    <w:rsid w:val="0088187E"/>
    <w:pPr>
      <w:spacing w:line="240" w:lineRule="auto"/>
    </w:pPr>
  </w:style>
  <w:style w:type="character" w:customStyle="1" w:styleId="NoteHeadingChar">
    <w:name w:val="Note Heading Char"/>
    <w:basedOn w:val="DefaultParagraphFont"/>
    <w:link w:val="NoteHeading"/>
    <w:uiPriority w:val="99"/>
    <w:semiHidden/>
    <w:rsid w:val="0088187E"/>
  </w:style>
  <w:style w:type="paragraph" w:styleId="PlainText">
    <w:name w:val="Plain Text"/>
    <w:basedOn w:val="Normal"/>
    <w:link w:val="PlainTextChar"/>
    <w:uiPriority w:val="99"/>
    <w:semiHidden/>
    <w:unhideWhenUsed/>
    <w:rsid w:val="0088187E"/>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88187E"/>
    <w:rPr>
      <w:rFonts w:ascii="Consolas" w:hAnsi="Consolas"/>
      <w:sz w:val="21"/>
      <w:szCs w:val="21"/>
    </w:rPr>
  </w:style>
  <w:style w:type="paragraph" w:styleId="Salutation">
    <w:name w:val="Salutation"/>
    <w:basedOn w:val="Normal"/>
    <w:next w:val="Normal"/>
    <w:link w:val="SalutationChar"/>
    <w:uiPriority w:val="99"/>
    <w:semiHidden/>
    <w:unhideWhenUsed/>
    <w:rsid w:val="0088187E"/>
  </w:style>
  <w:style w:type="character" w:customStyle="1" w:styleId="SalutationChar">
    <w:name w:val="Salutation Char"/>
    <w:basedOn w:val="DefaultParagraphFont"/>
    <w:link w:val="Salutation"/>
    <w:uiPriority w:val="99"/>
    <w:semiHidden/>
    <w:rsid w:val="0088187E"/>
  </w:style>
  <w:style w:type="paragraph" w:styleId="Signature">
    <w:name w:val="Signature"/>
    <w:basedOn w:val="Normal"/>
    <w:link w:val="SignatureChar"/>
    <w:uiPriority w:val="99"/>
    <w:semiHidden/>
    <w:unhideWhenUsed/>
    <w:rsid w:val="0088187E"/>
    <w:pPr>
      <w:spacing w:line="240" w:lineRule="auto"/>
      <w:ind w:left="4252"/>
    </w:pPr>
  </w:style>
  <w:style w:type="character" w:customStyle="1" w:styleId="SignatureChar">
    <w:name w:val="Signature Char"/>
    <w:basedOn w:val="DefaultParagraphFont"/>
    <w:link w:val="Signature"/>
    <w:uiPriority w:val="99"/>
    <w:semiHidden/>
    <w:rsid w:val="0088187E"/>
  </w:style>
  <w:style w:type="paragraph" w:styleId="TableofAuthorities">
    <w:name w:val="table of authorities"/>
    <w:basedOn w:val="Normal"/>
    <w:next w:val="Normal"/>
    <w:uiPriority w:val="99"/>
    <w:semiHidden/>
    <w:unhideWhenUsed/>
    <w:rsid w:val="0088187E"/>
    <w:pPr>
      <w:ind w:left="240" w:hanging="240"/>
    </w:pPr>
  </w:style>
  <w:style w:type="paragraph" w:styleId="TableofFigures">
    <w:name w:val="table of figures"/>
    <w:basedOn w:val="Normal"/>
    <w:next w:val="Normal"/>
    <w:uiPriority w:val="99"/>
    <w:semiHidden/>
    <w:unhideWhenUsed/>
    <w:rsid w:val="0088187E"/>
    <w:pPr>
      <w:ind w:left="0"/>
    </w:pPr>
  </w:style>
  <w:style w:type="paragraph" w:styleId="TOAHeading">
    <w:name w:val="toa heading"/>
    <w:basedOn w:val="Normal"/>
    <w:next w:val="Normal"/>
    <w:uiPriority w:val="99"/>
    <w:semiHidden/>
    <w:unhideWhenUsed/>
    <w:rsid w:val="0088187E"/>
    <w:pPr>
      <w:spacing w:before="120"/>
    </w:pPr>
    <w:rPr>
      <w:rFonts w:asciiTheme="majorHAnsi" w:eastAsiaTheme="majorEastAsia" w:hAnsiTheme="majorHAnsi" w:cstheme="majorBidi"/>
      <w:b/>
      <w:bCs/>
    </w:rPr>
  </w:style>
  <w:style w:type="paragraph" w:styleId="TOCHeading">
    <w:name w:val="TOC Heading"/>
    <w:basedOn w:val="Heading1"/>
    <w:next w:val="Normal"/>
    <w:uiPriority w:val="39"/>
    <w:semiHidden/>
    <w:unhideWhenUsed/>
    <w:qFormat/>
    <w:rsid w:val="0088187E"/>
    <w:pPr>
      <w:spacing w:before="240" w:after="0"/>
      <w:outlineLvl w:val="9"/>
    </w:pPr>
    <w:rPr>
      <w:rFonts w:asciiTheme="majorHAnsi" w:eastAsiaTheme="majorEastAsia" w:hAnsiTheme="majorHAnsi" w:cstheme="majorBidi"/>
      <w:b w:val="0"/>
      <w:color w:val="365F91" w:themeColor="accent1" w:themeShade="BF"/>
      <w:sz w:val="32"/>
      <w:szCs w:val="32"/>
    </w:rPr>
  </w:style>
  <w:style w:type="character" w:customStyle="1" w:styleId="normaltextrun">
    <w:name w:val="normaltextrun"/>
    <w:basedOn w:val="DefaultParagraphFont"/>
    <w:rsid w:val="00F34FCD"/>
  </w:style>
  <w:style w:type="character" w:customStyle="1" w:styleId="eop">
    <w:name w:val="eop"/>
    <w:basedOn w:val="DefaultParagraphFont"/>
    <w:rsid w:val="005939E7"/>
  </w:style>
  <w:style w:type="paragraph" w:styleId="Revision">
    <w:name w:val="Revision"/>
    <w:hidden/>
    <w:uiPriority w:val="99"/>
    <w:semiHidden/>
    <w:rsid w:val="008C2154"/>
  </w:style>
  <w:style w:type="character" w:customStyle="1" w:styleId="css-0">
    <w:name w:val="css-0"/>
    <w:basedOn w:val="DefaultParagraphFont"/>
    <w:rsid w:val="00C51CB1"/>
  </w:style>
  <w:style w:type="character" w:customStyle="1" w:styleId="css-rh820s">
    <w:name w:val="css-rh820s"/>
    <w:basedOn w:val="DefaultParagraphFont"/>
    <w:rsid w:val="00C51CB1"/>
  </w:style>
  <w:style w:type="character" w:customStyle="1" w:styleId="css-15iwe0d">
    <w:name w:val="css-15iwe0d"/>
    <w:basedOn w:val="DefaultParagraphFont"/>
    <w:rsid w:val="00AA656E"/>
  </w:style>
  <w:style w:type="character" w:customStyle="1" w:styleId="css-1eh0vfs">
    <w:name w:val="css-1eh0vfs"/>
    <w:basedOn w:val="DefaultParagraphFont"/>
    <w:rsid w:val="00AA656E"/>
  </w:style>
  <w:style w:type="character" w:customStyle="1" w:styleId="css-2yp7ui">
    <w:name w:val="css-2yp7ui"/>
    <w:basedOn w:val="DefaultParagraphFont"/>
    <w:rsid w:val="00AA65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734505">
      <w:bodyDiv w:val="1"/>
      <w:marLeft w:val="0"/>
      <w:marRight w:val="0"/>
      <w:marTop w:val="0"/>
      <w:marBottom w:val="0"/>
      <w:divBdr>
        <w:top w:val="none" w:sz="0" w:space="0" w:color="auto"/>
        <w:left w:val="none" w:sz="0" w:space="0" w:color="auto"/>
        <w:bottom w:val="none" w:sz="0" w:space="0" w:color="auto"/>
        <w:right w:val="none" w:sz="0" w:space="0" w:color="auto"/>
      </w:divBdr>
      <w:divsChild>
        <w:div w:id="2090036143">
          <w:marLeft w:val="0"/>
          <w:marRight w:val="0"/>
          <w:marTop w:val="0"/>
          <w:marBottom w:val="0"/>
          <w:divBdr>
            <w:top w:val="none" w:sz="0" w:space="0" w:color="auto"/>
            <w:left w:val="none" w:sz="0" w:space="0" w:color="auto"/>
            <w:bottom w:val="none" w:sz="0" w:space="0" w:color="auto"/>
            <w:right w:val="none" w:sz="0" w:space="0" w:color="auto"/>
          </w:divBdr>
        </w:div>
        <w:div w:id="1244409063">
          <w:marLeft w:val="0"/>
          <w:marRight w:val="0"/>
          <w:marTop w:val="0"/>
          <w:marBottom w:val="0"/>
          <w:divBdr>
            <w:top w:val="none" w:sz="0" w:space="0" w:color="auto"/>
            <w:left w:val="none" w:sz="0" w:space="0" w:color="auto"/>
            <w:bottom w:val="none" w:sz="0" w:space="0" w:color="auto"/>
            <w:right w:val="none" w:sz="0" w:space="0" w:color="auto"/>
          </w:divBdr>
        </w:div>
        <w:div w:id="627661482">
          <w:marLeft w:val="0"/>
          <w:marRight w:val="0"/>
          <w:marTop w:val="0"/>
          <w:marBottom w:val="0"/>
          <w:divBdr>
            <w:top w:val="none" w:sz="0" w:space="0" w:color="auto"/>
            <w:left w:val="none" w:sz="0" w:space="0" w:color="auto"/>
            <w:bottom w:val="none" w:sz="0" w:space="0" w:color="auto"/>
            <w:right w:val="none" w:sz="0" w:space="0" w:color="auto"/>
          </w:divBdr>
        </w:div>
        <w:div w:id="1217737982">
          <w:marLeft w:val="0"/>
          <w:marRight w:val="0"/>
          <w:marTop w:val="0"/>
          <w:marBottom w:val="0"/>
          <w:divBdr>
            <w:top w:val="none" w:sz="0" w:space="0" w:color="auto"/>
            <w:left w:val="none" w:sz="0" w:space="0" w:color="auto"/>
            <w:bottom w:val="none" w:sz="0" w:space="0" w:color="auto"/>
            <w:right w:val="none" w:sz="0" w:space="0" w:color="auto"/>
          </w:divBdr>
        </w:div>
        <w:div w:id="285888734">
          <w:marLeft w:val="0"/>
          <w:marRight w:val="0"/>
          <w:marTop w:val="0"/>
          <w:marBottom w:val="0"/>
          <w:divBdr>
            <w:top w:val="none" w:sz="0" w:space="0" w:color="auto"/>
            <w:left w:val="none" w:sz="0" w:space="0" w:color="auto"/>
            <w:bottom w:val="none" w:sz="0" w:space="0" w:color="auto"/>
            <w:right w:val="none" w:sz="0" w:space="0" w:color="auto"/>
          </w:divBdr>
        </w:div>
        <w:div w:id="120811667">
          <w:marLeft w:val="0"/>
          <w:marRight w:val="0"/>
          <w:marTop w:val="0"/>
          <w:marBottom w:val="0"/>
          <w:divBdr>
            <w:top w:val="none" w:sz="0" w:space="0" w:color="auto"/>
            <w:left w:val="none" w:sz="0" w:space="0" w:color="auto"/>
            <w:bottom w:val="none" w:sz="0" w:space="0" w:color="auto"/>
            <w:right w:val="none" w:sz="0" w:space="0" w:color="auto"/>
          </w:divBdr>
        </w:div>
        <w:div w:id="1505901857">
          <w:marLeft w:val="0"/>
          <w:marRight w:val="0"/>
          <w:marTop w:val="0"/>
          <w:marBottom w:val="0"/>
          <w:divBdr>
            <w:top w:val="none" w:sz="0" w:space="0" w:color="auto"/>
            <w:left w:val="none" w:sz="0" w:space="0" w:color="auto"/>
            <w:bottom w:val="none" w:sz="0" w:space="0" w:color="auto"/>
            <w:right w:val="none" w:sz="0" w:space="0" w:color="auto"/>
          </w:divBdr>
        </w:div>
        <w:div w:id="900598766">
          <w:marLeft w:val="0"/>
          <w:marRight w:val="0"/>
          <w:marTop w:val="0"/>
          <w:marBottom w:val="0"/>
          <w:divBdr>
            <w:top w:val="none" w:sz="0" w:space="0" w:color="auto"/>
            <w:left w:val="none" w:sz="0" w:space="0" w:color="auto"/>
            <w:bottom w:val="none" w:sz="0" w:space="0" w:color="auto"/>
            <w:right w:val="none" w:sz="0" w:space="0" w:color="auto"/>
          </w:divBdr>
        </w:div>
        <w:div w:id="660086795">
          <w:marLeft w:val="0"/>
          <w:marRight w:val="0"/>
          <w:marTop w:val="0"/>
          <w:marBottom w:val="0"/>
          <w:divBdr>
            <w:top w:val="none" w:sz="0" w:space="0" w:color="auto"/>
            <w:left w:val="none" w:sz="0" w:space="0" w:color="auto"/>
            <w:bottom w:val="none" w:sz="0" w:space="0" w:color="auto"/>
            <w:right w:val="none" w:sz="0" w:space="0" w:color="auto"/>
          </w:divBdr>
        </w:div>
        <w:div w:id="1373457962">
          <w:marLeft w:val="0"/>
          <w:marRight w:val="0"/>
          <w:marTop w:val="0"/>
          <w:marBottom w:val="0"/>
          <w:divBdr>
            <w:top w:val="none" w:sz="0" w:space="0" w:color="auto"/>
            <w:left w:val="none" w:sz="0" w:space="0" w:color="auto"/>
            <w:bottom w:val="none" w:sz="0" w:space="0" w:color="auto"/>
            <w:right w:val="none" w:sz="0" w:space="0" w:color="auto"/>
          </w:divBdr>
        </w:div>
        <w:div w:id="1262571260">
          <w:marLeft w:val="0"/>
          <w:marRight w:val="0"/>
          <w:marTop w:val="0"/>
          <w:marBottom w:val="0"/>
          <w:divBdr>
            <w:top w:val="none" w:sz="0" w:space="0" w:color="auto"/>
            <w:left w:val="none" w:sz="0" w:space="0" w:color="auto"/>
            <w:bottom w:val="none" w:sz="0" w:space="0" w:color="auto"/>
            <w:right w:val="none" w:sz="0" w:space="0" w:color="auto"/>
          </w:divBdr>
        </w:div>
        <w:div w:id="780030750">
          <w:marLeft w:val="0"/>
          <w:marRight w:val="0"/>
          <w:marTop w:val="0"/>
          <w:marBottom w:val="0"/>
          <w:divBdr>
            <w:top w:val="none" w:sz="0" w:space="0" w:color="auto"/>
            <w:left w:val="none" w:sz="0" w:space="0" w:color="auto"/>
            <w:bottom w:val="none" w:sz="0" w:space="0" w:color="auto"/>
            <w:right w:val="none" w:sz="0" w:space="0" w:color="auto"/>
          </w:divBdr>
        </w:div>
        <w:div w:id="1099717253">
          <w:marLeft w:val="0"/>
          <w:marRight w:val="0"/>
          <w:marTop w:val="0"/>
          <w:marBottom w:val="0"/>
          <w:divBdr>
            <w:top w:val="none" w:sz="0" w:space="0" w:color="auto"/>
            <w:left w:val="none" w:sz="0" w:space="0" w:color="auto"/>
            <w:bottom w:val="none" w:sz="0" w:space="0" w:color="auto"/>
            <w:right w:val="none" w:sz="0" w:space="0" w:color="auto"/>
          </w:divBdr>
        </w:div>
        <w:div w:id="1400440808">
          <w:marLeft w:val="0"/>
          <w:marRight w:val="0"/>
          <w:marTop w:val="0"/>
          <w:marBottom w:val="0"/>
          <w:divBdr>
            <w:top w:val="none" w:sz="0" w:space="0" w:color="auto"/>
            <w:left w:val="none" w:sz="0" w:space="0" w:color="auto"/>
            <w:bottom w:val="none" w:sz="0" w:space="0" w:color="auto"/>
            <w:right w:val="none" w:sz="0" w:space="0" w:color="auto"/>
          </w:divBdr>
        </w:div>
        <w:div w:id="1465810636">
          <w:marLeft w:val="0"/>
          <w:marRight w:val="0"/>
          <w:marTop w:val="0"/>
          <w:marBottom w:val="0"/>
          <w:divBdr>
            <w:top w:val="none" w:sz="0" w:space="0" w:color="auto"/>
            <w:left w:val="none" w:sz="0" w:space="0" w:color="auto"/>
            <w:bottom w:val="none" w:sz="0" w:space="0" w:color="auto"/>
            <w:right w:val="none" w:sz="0" w:space="0" w:color="auto"/>
          </w:divBdr>
        </w:div>
        <w:div w:id="54013024">
          <w:marLeft w:val="0"/>
          <w:marRight w:val="0"/>
          <w:marTop w:val="0"/>
          <w:marBottom w:val="0"/>
          <w:divBdr>
            <w:top w:val="none" w:sz="0" w:space="0" w:color="auto"/>
            <w:left w:val="none" w:sz="0" w:space="0" w:color="auto"/>
            <w:bottom w:val="none" w:sz="0" w:space="0" w:color="auto"/>
            <w:right w:val="none" w:sz="0" w:space="0" w:color="auto"/>
          </w:divBdr>
        </w:div>
      </w:divsChild>
    </w:div>
    <w:div w:id="135336506">
      <w:bodyDiv w:val="1"/>
      <w:marLeft w:val="0"/>
      <w:marRight w:val="0"/>
      <w:marTop w:val="0"/>
      <w:marBottom w:val="0"/>
      <w:divBdr>
        <w:top w:val="none" w:sz="0" w:space="0" w:color="auto"/>
        <w:left w:val="none" w:sz="0" w:space="0" w:color="auto"/>
        <w:bottom w:val="none" w:sz="0" w:space="0" w:color="auto"/>
        <w:right w:val="none" w:sz="0" w:space="0" w:color="auto"/>
      </w:divBdr>
    </w:div>
    <w:div w:id="443352342">
      <w:bodyDiv w:val="1"/>
      <w:marLeft w:val="0"/>
      <w:marRight w:val="0"/>
      <w:marTop w:val="0"/>
      <w:marBottom w:val="0"/>
      <w:divBdr>
        <w:top w:val="none" w:sz="0" w:space="0" w:color="auto"/>
        <w:left w:val="none" w:sz="0" w:space="0" w:color="auto"/>
        <w:bottom w:val="none" w:sz="0" w:space="0" w:color="auto"/>
        <w:right w:val="none" w:sz="0" w:space="0" w:color="auto"/>
      </w:divBdr>
    </w:div>
    <w:div w:id="493185304">
      <w:bodyDiv w:val="1"/>
      <w:marLeft w:val="0"/>
      <w:marRight w:val="0"/>
      <w:marTop w:val="0"/>
      <w:marBottom w:val="0"/>
      <w:divBdr>
        <w:top w:val="none" w:sz="0" w:space="0" w:color="auto"/>
        <w:left w:val="none" w:sz="0" w:space="0" w:color="auto"/>
        <w:bottom w:val="none" w:sz="0" w:space="0" w:color="auto"/>
        <w:right w:val="none" w:sz="0" w:space="0" w:color="auto"/>
      </w:divBdr>
    </w:div>
    <w:div w:id="597176476">
      <w:bodyDiv w:val="1"/>
      <w:marLeft w:val="0"/>
      <w:marRight w:val="0"/>
      <w:marTop w:val="0"/>
      <w:marBottom w:val="0"/>
      <w:divBdr>
        <w:top w:val="none" w:sz="0" w:space="0" w:color="auto"/>
        <w:left w:val="none" w:sz="0" w:space="0" w:color="auto"/>
        <w:bottom w:val="none" w:sz="0" w:space="0" w:color="auto"/>
        <w:right w:val="none" w:sz="0" w:space="0" w:color="auto"/>
      </w:divBdr>
    </w:div>
    <w:div w:id="879975742">
      <w:bodyDiv w:val="1"/>
      <w:marLeft w:val="0"/>
      <w:marRight w:val="0"/>
      <w:marTop w:val="0"/>
      <w:marBottom w:val="0"/>
      <w:divBdr>
        <w:top w:val="none" w:sz="0" w:space="0" w:color="auto"/>
        <w:left w:val="none" w:sz="0" w:space="0" w:color="auto"/>
        <w:bottom w:val="none" w:sz="0" w:space="0" w:color="auto"/>
        <w:right w:val="none" w:sz="0" w:space="0" w:color="auto"/>
      </w:divBdr>
    </w:div>
    <w:div w:id="955260122">
      <w:bodyDiv w:val="1"/>
      <w:marLeft w:val="0"/>
      <w:marRight w:val="0"/>
      <w:marTop w:val="0"/>
      <w:marBottom w:val="0"/>
      <w:divBdr>
        <w:top w:val="none" w:sz="0" w:space="0" w:color="auto"/>
        <w:left w:val="none" w:sz="0" w:space="0" w:color="auto"/>
        <w:bottom w:val="none" w:sz="0" w:space="0" w:color="auto"/>
        <w:right w:val="none" w:sz="0" w:space="0" w:color="auto"/>
      </w:divBdr>
    </w:div>
    <w:div w:id="1138457565">
      <w:bodyDiv w:val="1"/>
      <w:marLeft w:val="0"/>
      <w:marRight w:val="0"/>
      <w:marTop w:val="0"/>
      <w:marBottom w:val="0"/>
      <w:divBdr>
        <w:top w:val="none" w:sz="0" w:space="0" w:color="auto"/>
        <w:left w:val="none" w:sz="0" w:space="0" w:color="auto"/>
        <w:bottom w:val="none" w:sz="0" w:space="0" w:color="auto"/>
        <w:right w:val="none" w:sz="0" w:space="0" w:color="auto"/>
      </w:divBdr>
    </w:div>
    <w:div w:id="1169366073">
      <w:bodyDiv w:val="1"/>
      <w:marLeft w:val="0"/>
      <w:marRight w:val="0"/>
      <w:marTop w:val="0"/>
      <w:marBottom w:val="0"/>
      <w:divBdr>
        <w:top w:val="none" w:sz="0" w:space="0" w:color="auto"/>
        <w:left w:val="none" w:sz="0" w:space="0" w:color="auto"/>
        <w:bottom w:val="none" w:sz="0" w:space="0" w:color="auto"/>
        <w:right w:val="none" w:sz="0" w:space="0" w:color="auto"/>
      </w:divBdr>
    </w:div>
    <w:div w:id="1189753683">
      <w:bodyDiv w:val="1"/>
      <w:marLeft w:val="0"/>
      <w:marRight w:val="0"/>
      <w:marTop w:val="0"/>
      <w:marBottom w:val="0"/>
      <w:divBdr>
        <w:top w:val="none" w:sz="0" w:space="0" w:color="auto"/>
        <w:left w:val="none" w:sz="0" w:space="0" w:color="auto"/>
        <w:bottom w:val="none" w:sz="0" w:space="0" w:color="auto"/>
        <w:right w:val="none" w:sz="0" w:space="0" w:color="auto"/>
      </w:divBdr>
    </w:div>
    <w:div w:id="1216743600">
      <w:bodyDiv w:val="1"/>
      <w:marLeft w:val="0"/>
      <w:marRight w:val="0"/>
      <w:marTop w:val="0"/>
      <w:marBottom w:val="0"/>
      <w:divBdr>
        <w:top w:val="none" w:sz="0" w:space="0" w:color="auto"/>
        <w:left w:val="none" w:sz="0" w:space="0" w:color="auto"/>
        <w:bottom w:val="none" w:sz="0" w:space="0" w:color="auto"/>
        <w:right w:val="none" w:sz="0" w:space="0" w:color="auto"/>
      </w:divBdr>
    </w:div>
    <w:div w:id="1226186435">
      <w:bodyDiv w:val="1"/>
      <w:marLeft w:val="0"/>
      <w:marRight w:val="0"/>
      <w:marTop w:val="0"/>
      <w:marBottom w:val="0"/>
      <w:divBdr>
        <w:top w:val="none" w:sz="0" w:space="0" w:color="auto"/>
        <w:left w:val="none" w:sz="0" w:space="0" w:color="auto"/>
        <w:bottom w:val="none" w:sz="0" w:space="0" w:color="auto"/>
        <w:right w:val="none" w:sz="0" w:space="0" w:color="auto"/>
      </w:divBdr>
      <w:divsChild>
        <w:div w:id="1807431270">
          <w:marLeft w:val="0"/>
          <w:marRight w:val="0"/>
          <w:marTop w:val="0"/>
          <w:marBottom w:val="0"/>
          <w:divBdr>
            <w:top w:val="none" w:sz="0" w:space="0" w:color="auto"/>
            <w:left w:val="none" w:sz="0" w:space="0" w:color="auto"/>
            <w:bottom w:val="none" w:sz="0" w:space="0" w:color="auto"/>
            <w:right w:val="none" w:sz="0" w:space="0" w:color="auto"/>
          </w:divBdr>
        </w:div>
        <w:div w:id="200479957">
          <w:marLeft w:val="0"/>
          <w:marRight w:val="0"/>
          <w:marTop w:val="0"/>
          <w:marBottom w:val="0"/>
          <w:divBdr>
            <w:top w:val="none" w:sz="0" w:space="0" w:color="auto"/>
            <w:left w:val="none" w:sz="0" w:space="0" w:color="auto"/>
            <w:bottom w:val="none" w:sz="0" w:space="0" w:color="auto"/>
            <w:right w:val="none" w:sz="0" w:space="0" w:color="auto"/>
          </w:divBdr>
        </w:div>
        <w:div w:id="1159997925">
          <w:marLeft w:val="0"/>
          <w:marRight w:val="0"/>
          <w:marTop w:val="0"/>
          <w:marBottom w:val="0"/>
          <w:divBdr>
            <w:top w:val="none" w:sz="0" w:space="0" w:color="auto"/>
            <w:left w:val="none" w:sz="0" w:space="0" w:color="auto"/>
            <w:bottom w:val="none" w:sz="0" w:space="0" w:color="auto"/>
            <w:right w:val="none" w:sz="0" w:space="0" w:color="auto"/>
          </w:divBdr>
        </w:div>
        <w:div w:id="1199705105">
          <w:marLeft w:val="0"/>
          <w:marRight w:val="0"/>
          <w:marTop w:val="0"/>
          <w:marBottom w:val="0"/>
          <w:divBdr>
            <w:top w:val="none" w:sz="0" w:space="0" w:color="auto"/>
            <w:left w:val="none" w:sz="0" w:space="0" w:color="auto"/>
            <w:bottom w:val="none" w:sz="0" w:space="0" w:color="auto"/>
            <w:right w:val="none" w:sz="0" w:space="0" w:color="auto"/>
          </w:divBdr>
        </w:div>
        <w:div w:id="2116636500">
          <w:marLeft w:val="0"/>
          <w:marRight w:val="0"/>
          <w:marTop w:val="0"/>
          <w:marBottom w:val="0"/>
          <w:divBdr>
            <w:top w:val="none" w:sz="0" w:space="0" w:color="auto"/>
            <w:left w:val="none" w:sz="0" w:space="0" w:color="auto"/>
            <w:bottom w:val="none" w:sz="0" w:space="0" w:color="auto"/>
            <w:right w:val="none" w:sz="0" w:space="0" w:color="auto"/>
          </w:divBdr>
        </w:div>
        <w:div w:id="1479492702">
          <w:marLeft w:val="0"/>
          <w:marRight w:val="0"/>
          <w:marTop w:val="0"/>
          <w:marBottom w:val="0"/>
          <w:divBdr>
            <w:top w:val="none" w:sz="0" w:space="0" w:color="auto"/>
            <w:left w:val="none" w:sz="0" w:space="0" w:color="auto"/>
            <w:bottom w:val="none" w:sz="0" w:space="0" w:color="auto"/>
            <w:right w:val="none" w:sz="0" w:space="0" w:color="auto"/>
          </w:divBdr>
        </w:div>
        <w:div w:id="1567454916">
          <w:marLeft w:val="0"/>
          <w:marRight w:val="0"/>
          <w:marTop w:val="0"/>
          <w:marBottom w:val="0"/>
          <w:divBdr>
            <w:top w:val="none" w:sz="0" w:space="0" w:color="auto"/>
            <w:left w:val="none" w:sz="0" w:space="0" w:color="auto"/>
            <w:bottom w:val="none" w:sz="0" w:space="0" w:color="auto"/>
            <w:right w:val="none" w:sz="0" w:space="0" w:color="auto"/>
          </w:divBdr>
        </w:div>
        <w:div w:id="2023623422">
          <w:marLeft w:val="0"/>
          <w:marRight w:val="0"/>
          <w:marTop w:val="0"/>
          <w:marBottom w:val="0"/>
          <w:divBdr>
            <w:top w:val="none" w:sz="0" w:space="0" w:color="auto"/>
            <w:left w:val="none" w:sz="0" w:space="0" w:color="auto"/>
            <w:bottom w:val="none" w:sz="0" w:space="0" w:color="auto"/>
            <w:right w:val="none" w:sz="0" w:space="0" w:color="auto"/>
          </w:divBdr>
        </w:div>
        <w:div w:id="1186552086">
          <w:marLeft w:val="0"/>
          <w:marRight w:val="0"/>
          <w:marTop w:val="0"/>
          <w:marBottom w:val="0"/>
          <w:divBdr>
            <w:top w:val="none" w:sz="0" w:space="0" w:color="auto"/>
            <w:left w:val="none" w:sz="0" w:space="0" w:color="auto"/>
            <w:bottom w:val="none" w:sz="0" w:space="0" w:color="auto"/>
            <w:right w:val="none" w:sz="0" w:space="0" w:color="auto"/>
          </w:divBdr>
        </w:div>
        <w:div w:id="1340615272">
          <w:marLeft w:val="0"/>
          <w:marRight w:val="0"/>
          <w:marTop w:val="0"/>
          <w:marBottom w:val="0"/>
          <w:divBdr>
            <w:top w:val="none" w:sz="0" w:space="0" w:color="auto"/>
            <w:left w:val="none" w:sz="0" w:space="0" w:color="auto"/>
            <w:bottom w:val="none" w:sz="0" w:space="0" w:color="auto"/>
            <w:right w:val="none" w:sz="0" w:space="0" w:color="auto"/>
          </w:divBdr>
        </w:div>
        <w:div w:id="1664969512">
          <w:marLeft w:val="0"/>
          <w:marRight w:val="0"/>
          <w:marTop w:val="0"/>
          <w:marBottom w:val="0"/>
          <w:divBdr>
            <w:top w:val="none" w:sz="0" w:space="0" w:color="auto"/>
            <w:left w:val="none" w:sz="0" w:space="0" w:color="auto"/>
            <w:bottom w:val="none" w:sz="0" w:space="0" w:color="auto"/>
            <w:right w:val="none" w:sz="0" w:space="0" w:color="auto"/>
          </w:divBdr>
        </w:div>
        <w:div w:id="1961261627">
          <w:marLeft w:val="0"/>
          <w:marRight w:val="0"/>
          <w:marTop w:val="0"/>
          <w:marBottom w:val="0"/>
          <w:divBdr>
            <w:top w:val="none" w:sz="0" w:space="0" w:color="auto"/>
            <w:left w:val="none" w:sz="0" w:space="0" w:color="auto"/>
            <w:bottom w:val="none" w:sz="0" w:space="0" w:color="auto"/>
            <w:right w:val="none" w:sz="0" w:space="0" w:color="auto"/>
          </w:divBdr>
        </w:div>
        <w:div w:id="1428383781">
          <w:marLeft w:val="0"/>
          <w:marRight w:val="0"/>
          <w:marTop w:val="0"/>
          <w:marBottom w:val="0"/>
          <w:divBdr>
            <w:top w:val="none" w:sz="0" w:space="0" w:color="auto"/>
            <w:left w:val="none" w:sz="0" w:space="0" w:color="auto"/>
            <w:bottom w:val="none" w:sz="0" w:space="0" w:color="auto"/>
            <w:right w:val="none" w:sz="0" w:space="0" w:color="auto"/>
          </w:divBdr>
        </w:div>
        <w:div w:id="1791589134">
          <w:marLeft w:val="0"/>
          <w:marRight w:val="0"/>
          <w:marTop w:val="0"/>
          <w:marBottom w:val="0"/>
          <w:divBdr>
            <w:top w:val="none" w:sz="0" w:space="0" w:color="auto"/>
            <w:left w:val="none" w:sz="0" w:space="0" w:color="auto"/>
            <w:bottom w:val="none" w:sz="0" w:space="0" w:color="auto"/>
            <w:right w:val="none" w:sz="0" w:space="0" w:color="auto"/>
          </w:divBdr>
        </w:div>
        <w:div w:id="1742824007">
          <w:marLeft w:val="0"/>
          <w:marRight w:val="0"/>
          <w:marTop w:val="0"/>
          <w:marBottom w:val="0"/>
          <w:divBdr>
            <w:top w:val="none" w:sz="0" w:space="0" w:color="auto"/>
            <w:left w:val="none" w:sz="0" w:space="0" w:color="auto"/>
            <w:bottom w:val="none" w:sz="0" w:space="0" w:color="auto"/>
            <w:right w:val="none" w:sz="0" w:space="0" w:color="auto"/>
          </w:divBdr>
        </w:div>
        <w:div w:id="1885097794">
          <w:marLeft w:val="0"/>
          <w:marRight w:val="0"/>
          <w:marTop w:val="0"/>
          <w:marBottom w:val="0"/>
          <w:divBdr>
            <w:top w:val="none" w:sz="0" w:space="0" w:color="auto"/>
            <w:left w:val="none" w:sz="0" w:space="0" w:color="auto"/>
            <w:bottom w:val="none" w:sz="0" w:space="0" w:color="auto"/>
            <w:right w:val="none" w:sz="0" w:space="0" w:color="auto"/>
          </w:divBdr>
        </w:div>
      </w:divsChild>
    </w:div>
    <w:div w:id="1255167452">
      <w:bodyDiv w:val="1"/>
      <w:marLeft w:val="0"/>
      <w:marRight w:val="0"/>
      <w:marTop w:val="0"/>
      <w:marBottom w:val="0"/>
      <w:divBdr>
        <w:top w:val="none" w:sz="0" w:space="0" w:color="auto"/>
        <w:left w:val="none" w:sz="0" w:space="0" w:color="auto"/>
        <w:bottom w:val="none" w:sz="0" w:space="0" w:color="auto"/>
        <w:right w:val="none" w:sz="0" w:space="0" w:color="auto"/>
      </w:divBdr>
    </w:div>
    <w:div w:id="1341926389">
      <w:bodyDiv w:val="1"/>
      <w:marLeft w:val="0"/>
      <w:marRight w:val="0"/>
      <w:marTop w:val="0"/>
      <w:marBottom w:val="0"/>
      <w:divBdr>
        <w:top w:val="none" w:sz="0" w:space="0" w:color="auto"/>
        <w:left w:val="none" w:sz="0" w:space="0" w:color="auto"/>
        <w:bottom w:val="none" w:sz="0" w:space="0" w:color="auto"/>
        <w:right w:val="none" w:sz="0" w:space="0" w:color="auto"/>
      </w:divBdr>
    </w:div>
    <w:div w:id="1429231427">
      <w:bodyDiv w:val="1"/>
      <w:marLeft w:val="0"/>
      <w:marRight w:val="0"/>
      <w:marTop w:val="0"/>
      <w:marBottom w:val="0"/>
      <w:divBdr>
        <w:top w:val="none" w:sz="0" w:space="0" w:color="auto"/>
        <w:left w:val="none" w:sz="0" w:space="0" w:color="auto"/>
        <w:bottom w:val="none" w:sz="0" w:space="0" w:color="auto"/>
        <w:right w:val="none" w:sz="0" w:space="0" w:color="auto"/>
      </w:divBdr>
    </w:div>
    <w:div w:id="1528640562">
      <w:bodyDiv w:val="1"/>
      <w:marLeft w:val="0"/>
      <w:marRight w:val="0"/>
      <w:marTop w:val="0"/>
      <w:marBottom w:val="0"/>
      <w:divBdr>
        <w:top w:val="none" w:sz="0" w:space="0" w:color="auto"/>
        <w:left w:val="none" w:sz="0" w:space="0" w:color="auto"/>
        <w:bottom w:val="none" w:sz="0" w:space="0" w:color="auto"/>
        <w:right w:val="none" w:sz="0" w:space="0" w:color="auto"/>
      </w:divBdr>
    </w:div>
    <w:div w:id="1723014566">
      <w:bodyDiv w:val="1"/>
      <w:marLeft w:val="0"/>
      <w:marRight w:val="0"/>
      <w:marTop w:val="0"/>
      <w:marBottom w:val="0"/>
      <w:divBdr>
        <w:top w:val="none" w:sz="0" w:space="0" w:color="auto"/>
        <w:left w:val="none" w:sz="0" w:space="0" w:color="auto"/>
        <w:bottom w:val="none" w:sz="0" w:space="0" w:color="auto"/>
        <w:right w:val="none" w:sz="0" w:space="0" w:color="auto"/>
      </w:divBdr>
    </w:div>
    <w:div w:id="2038506255">
      <w:bodyDiv w:val="1"/>
      <w:marLeft w:val="0"/>
      <w:marRight w:val="0"/>
      <w:marTop w:val="0"/>
      <w:marBottom w:val="0"/>
      <w:divBdr>
        <w:top w:val="none" w:sz="0" w:space="0" w:color="auto"/>
        <w:left w:val="none" w:sz="0" w:space="0" w:color="auto"/>
        <w:bottom w:val="none" w:sz="0" w:space="0" w:color="auto"/>
        <w:right w:val="none" w:sz="0" w:space="0" w:color="auto"/>
      </w:divBdr>
    </w:div>
    <w:div w:id="2125882080">
      <w:bodyDiv w:val="1"/>
      <w:marLeft w:val="0"/>
      <w:marRight w:val="0"/>
      <w:marTop w:val="0"/>
      <w:marBottom w:val="0"/>
      <w:divBdr>
        <w:top w:val="none" w:sz="0" w:space="0" w:color="auto"/>
        <w:left w:val="none" w:sz="0" w:space="0" w:color="auto"/>
        <w:bottom w:val="none" w:sz="0" w:space="0" w:color="auto"/>
        <w:right w:val="none" w:sz="0" w:space="0" w:color="auto"/>
      </w:divBdr>
      <w:divsChild>
        <w:div w:id="171723631">
          <w:marLeft w:val="0"/>
          <w:marRight w:val="0"/>
          <w:marTop w:val="0"/>
          <w:marBottom w:val="0"/>
          <w:divBdr>
            <w:top w:val="none" w:sz="0" w:space="0" w:color="auto"/>
            <w:left w:val="none" w:sz="0" w:space="0" w:color="auto"/>
            <w:bottom w:val="none" w:sz="0" w:space="0" w:color="auto"/>
            <w:right w:val="none" w:sz="0" w:space="0" w:color="auto"/>
          </w:divBdr>
          <w:divsChild>
            <w:div w:id="232207701">
              <w:marLeft w:val="0"/>
              <w:marRight w:val="0"/>
              <w:marTop w:val="0"/>
              <w:marBottom w:val="0"/>
              <w:divBdr>
                <w:top w:val="none" w:sz="0" w:space="0" w:color="auto"/>
                <w:left w:val="none" w:sz="0" w:space="0" w:color="auto"/>
                <w:bottom w:val="none" w:sz="0" w:space="0" w:color="auto"/>
                <w:right w:val="none" w:sz="0" w:space="0" w:color="auto"/>
              </w:divBdr>
              <w:divsChild>
                <w:div w:id="550966691">
                  <w:marLeft w:val="0"/>
                  <w:marRight w:val="0"/>
                  <w:marTop w:val="0"/>
                  <w:marBottom w:val="0"/>
                  <w:divBdr>
                    <w:top w:val="none" w:sz="0" w:space="0" w:color="auto"/>
                    <w:left w:val="none" w:sz="0" w:space="0" w:color="auto"/>
                    <w:bottom w:val="none" w:sz="0" w:space="0" w:color="auto"/>
                    <w:right w:val="none" w:sz="0" w:space="0" w:color="auto"/>
                  </w:divBdr>
                </w:div>
                <w:div w:id="705177266">
                  <w:marLeft w:val="0"/>
                  <w:marRight w:val="0"/>
                  <w:marTop w:val="0"/>
                  <w:marBottom w:val="0"/>
                  <w:divBdr>
                    <w:top w:val="none" w:sz="0" w:space="0" w:color="auto"/>
                    <w:left w:val="none" w:sz="0" w:space="0" w:color="auto"/>
                    <w:bottom w:val="none" w:sz="0" w:space="0" w:color="auto"/>
                    <w:right w:val="none" w:sz="0" w:space="0" w:color="auto"/>
                  </w:divBdr>
                </w:div>
              </w:divsChild>
            </w:div>
            <w:div w:id="1884245403">
              <w:marLeft w:val="0"/>
              <w:marRight w:val="0"/>
              <w:marTop w:val="0"/>
              <w:marBottom w:val="0"/>
              <w:divBdr>
                <w:top w:val="none" w:sz="0" w:space="0" w:color="auto"/>
                <w:left w:val="none" w:sz="0" w:space="0" w:color="auto"/>
                <w:bottom w:val="none" w:sz="0" w:space="0" w:color="auto"/>
                <w:right w:val="none" w:sz="0" w:space="0" w:color="auto"/>
              </w:divBdr>
              <w:divsChild>
                <w:div w:id="806750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saharia@iitd.ac.in"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mdpune.gov.in/Clim_Pred_LRF_New/" TargetMode="Externa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89" row="1">
    <wetp:webextensionref xmlns:r="http://schemas.openxmlformats.org/officeDocument/2006/relationships" r:id="rId1"/>
  </wetp:taskpane>
  <wetp:taskpane dockstate="right" visibility="0" width="525"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164BD781-0D62-43DE-B7D3-6BEEBD88C7C7}">
  <we:reference id="wa200000368" version="1.0.0.0" store="en-US" storeType="OMEX"/>
  <we:alternateReferences>
    <we:reference id="wa200000368" version="1.0.0.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D1BA7D1F-6C44-4193-BB8F-10D4060594AC}">
  <we:reference id="b86996c7-b4a9-4a85-8786-fec8c1a869a6" version="1.0.0.0" store="EXCatalog" storeType="EXCatalog"/>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16C8BA-E041-4BCB-8517-A6092068E8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65</TotalTime>
  <Pages>14</Pages>
  <Words>1704</Words>
  <Characters>9715</Characters>
  <Application>Microsoft Office Word</Application>
  <DocSecurity>0</DocSecurity>
  <Lines>80</Lines>
  <Paragraphs>22</Paragraphs>
  <ScaleCrop>false</ScaleCrop>
  <Company/>
  <LinksUpToDate>false</LinksUpToDate>
  <CharactersWithSpaces>11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dhan v v</dc:creator>
  <cp:keywords/>
  <cp:lastModifiedBy>Sidhan V V</cp:lastModifiedBy>
  <cp:revision>416</cp:revision>
  <cp:lastPrinted>2024-04-10T05:27:00Z</cp:lastPrinted>
  <dcterms:created xsi:type="dcterms:W3CDTF">2024-06-01T10:43:00Z</dcterms:created>
  <dcterms:modified xsi:type="dcterms:W3CDTF">2025-02-12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86e9e19778eba1d19020ab767e69c6036283c2145807590a7285e404c382a60</vt:lpwstr>
  </property>
  <property fmtid="{D5CDD505-2E9C-101B-9397-08002B2CF9AE}" pid="3" name="ZOTERO_PREF_2">
    <vt:lpwstr>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1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ZOTERO_PREF_1">
    <vt:lpwstr>&lt;data data-version="3" zotero-version="7.0.11"&gt;&lt;session id="IKoMe1pH"/&gt;&lt;style id="http://www.zotero.org/styles/apa" locale="en-US" hasBibliography="1" bibliographyStyleHasBeenSet="1"/&gt;&lt;prefs&gt;&lt;pref name="fieldType" value="Field"/&gt;&lt;pref name="automaticJourn</vt:lpwstr>
  </property>
</Properties>
</file>